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7E952E88" w14:textId="18200949" w:rsidR="00D54CB3" w:rsidRPr="00FF28FD" w:rsidRDefault="00D54CB3" w:rsidP="00D54CB3">
      <w:pPr>
        <w:rPr>
          <w:rFonts w:ascii="Times New Roman" w:eastAsia="Times New Roman" w:hAnsi="Times New Roman" w:cs="Times New Roman"/>
          <w:sz w:val="24"/>
          <w:szCs w:val="24"/>
          <w:shd w:val="clear" w:color="auto" w:fill="FFFFFF"/>
        </w:rPr>
      </w:pPr>
      <w:commentRangeStart w:id="0"/>
      <w:commentRangeStart w:id="1"/>
      <w:del w:id="2" w:author="Fukunaga, Rena (CDC/DDPHSIS/CGH/DGHT)" w:date="2021-07-26T11:08:00Z">
        <w:r w:rsidDel="00F46E88">
          <w:rPr>
            <w:rFonts w:ascii="Times New Roman" w:eastAsia="Times New Roman" w:hAnsi="Times New Roman" w:cs="Times New Roman"/>
            <w:b/>
            <w:color w:val="000000"/>
            <w:sz w:val="24"/>
            <w:szCs w:val="24"/>
            <w:shd w:val="clear" w:color="auto" w:fill="FFFFFF"/>
          </w:rPr>
          <w:delText xml:space="preserve">Asymptomatic </w:delText>
        </w:r>
        <w:commentRangeEnd w:id="0"/>
        <w:r w:rsidR="00B45ED1" w:rsidDel="00F46E88">
          <w:rPr>
            <w:rStyle w:val="CommentReference"/>
            <w:rFonts w:ascii="Times New Roman" w:hAnsi="Times New Roman" w:cs="Times New Roman"/>
          </w:rPr>
          <w:commentReference w:id="0"/>
        </w:r>
        <w:commentRangeEnd w:id="1"/>
        <w:r w:rsidR="00F46E88" w:rsidDel="00F46E88">
          <w:rPr>
            <w:rStyle w:val="CommentReference"/>
            <w:rFonts w:ascii="Times New Roman" w:hAnsi="Times New Roman" w:cs="Times New Roman"/>
          </w:rPr>
          <w:commentReference w:id="1"/>
        </w:r>
      </w:del>
      <w:ins w:id="3" w:author="Fukunaga, Rena (CDC/DDPHSIS/CGH/DGHT)" w:date="2021-07-26T11:08:00Z">
        <w:r w:rsidR="00F46E88">
          <w:rPr>
            <w:rFonts w:ascii="Times New Roman" w:eastAsia="Times New Roman" w:hAnsi="Times New Roman" w:cs="Times New Roman"/>
            <w:b/>
            <w:color w:val="000000"/>
            <w:sz w:val="24"/>
            <w:szCs w:val="24"/>
            <w:shd w:val="clear" w:color="auto" w:fill="FFFFFF"/>
          </w:rPr>
          <w:t>T</w:t>
        </w:r>
      </w:ins>
      <w:del w:id="4" w:author="Fukunaga, Rena (CDC/DDPHSIS/CGH/DGHT)" w:date="2021-07-26T11:08:00Z">
        <w:r w:rsidDel="00F46E88">
          <w:rPr>
            <w:rFonts w:ascii="Times New Roman" w:eastAsia="Times New Roman" w:hAnsi="Times New Roman" w:cs="Times New Roman"/>
            <w:b/>
            <w:color w:val="000000"/>
            <w:sz w:val="24"/>
            <w:szCs w:val="24"/>
            <w:shd w:val="clear" w:color="auto" w:fill="FFFFFF"/>
          </w:rPr>
          <w:delText>t</w:delText>
        </w:r>
      </w:del>
      <w:r>
        <w:rPr>
          <w:rFonts w:ascii="Times New Roman" w:eastAsia="Times New Roman" w:hAnsi="Times New Roman" w:cs="Times New Roman"/>
          <w:b/>
          <w:color w:val="000000"/>
          <w:sz w:val="24"/>
          <w:szCs w:val="24"/>
          <w:shd w:val="clear" w:color="auto" w:fill="FFFFFF"/>
        </w:rPr>
        <w:t>esting strategies</w:t>
      </w:r>
      <w:r w:rsidRPr="0061364A">
        <w:rPr>
          <w:rFonts w:ascii="Times New Roman" w:eastAsia="Times New Roman" w:hAnsi="Times New Roman" w:cs="Times New Roman"/>
          <w:b/>
          <w:color w:val="000000"/>
          <w:sz w:val="24"/>
          <w:szCs w:val="24"/>
          <w:shd w:val="clear" w:color="auto" w:fill="FFFFFF"/>
        </w:rPr>
        <w:t xml:space="preserve"> to limit COVID-19 introduction from shift-workers into </w:t>
      </w:r>
      <w:r w:rsidR="00816D4D">
        <w:rPr>
          <w:rFonts w:ascii="Times New Roman" w:eastAsia="Times New Roman" w:hAnsi="Times New Roman" w:cs="Times New Roman"/>
          <w:b/>
          <w:color w:val="000000"/>
          <w:sz w:val="24"/>
          <w:szCs w:val="24"/>
          <w:shd w:val="clear" w:color="auto" w:fill="FFFFFF"/>
        </w:rPr>
        <w:t>a congregate</w:t>
      </w:r>
      <w:ins w:id="5" w:author="Mosites, Emily (CDC/DDID/OD)" w:date="2021-07-24T15:44:00Z">
        <w:r w:rsidR="00A23924">
          <w:rPr>
            <w:rFonts w:ascii="Times New Roman" w:eastAsia="Times New Roman" w:hAnsi="Times New Roman" w:cs="Times New Roman"/>
            <w:b/>
            <w:color w:val="000000"/>
            <w:sz w:val="24"/>
            <w:szCs w:val="24"/>
            <w:shd w:val="clear" w:color="auto" w:fill="FFFFFF"/>
          </w:rPr>
          <w:t xml:space="preserve"> </w:t>
        </w:r>
      </w:ins>
      <w:del w:id="6" w:author="Mosites, Emily (CDC/DDID/OD)" w:date="2021-07-24T15:44:00Z">
        <w:r w:rsidR="00816D4D" w:rsidDel="00A23924">
          <w:rPr>
            <w:rFonts w:ascii="Times New Roman" w:eastAsia="Times New Roman" w:hAnsi="Times New Roman" w:cs="Times New Roman"/>
            <w:b/>
            <w:color w:val="000000"/>
            <w:sz w:val="24"/>
            <w:szCs w:val="24"/>
            <w:shd w:val="clear" w:color="auto" w:fill="FFFFFF"/>
          </w:rPr>
          <w:delText>-</w:delText>
        </w:r>
      </w:del>
      <w:commentRangeStart w:id="7"/>
      <w:commentRangeStart w:id="8"/>
      <w:commentRangeStart w:id="9"/>
      <w:r w:rsidR="00816D4D">
        <w:rPr>
          <w:rFonts w:ascii="Times New Roman" w:eastAsia="Times New Roman" w:hAnsi="Times New Roman" w:cs="Times New Roman"/>
          <w:b/>
          <w:color w:val="000000"/>
          <w:sz w:val="24"/>
          <w:szCs w:val="24"/>
          <w:shd w:val="clear" w:color="auto" w:fill="FFFFFF"/>
        </w:rPr>
        <w:t>setting</w:t>
      </w:r>
      <w:commentRangeEnd w:id="7"/>
      <w:r w:rsidR="00E067C9">
        <w:rPr>
          <w:rStyle w:val="CommentReference"/>
          <w:rFonts w:ascii="Times New Roman" w:hAnsi="Times New Roman" w:cs="Times New Roman"/>
        </w:rPr>
        <w:commentReference w:id="7"/>
      </w:r>
      <w:commentRangeEnd w:id="8"/>
      <w:r w:rsidR="00F46E88">
        <w:rPr>
          <w:rStyle w:val="CommentReference"/>
          <w:rFonts w:ascii="Times New Roman" w:hAnsi="Times New Roman" w:cs="Times New Roman"/>
        </w:rPr>
        <w:commentReference w:id="8"/>
      </w:r>
      <w:commentRangeEnd w:id="9"/>
      <w:r w:rsidR="003C09B5">
        <w:rPr>
          <w:rStyle w:val="CommentReference"/>
          <w:rFonts w:ascii="Times New Roman" w:hAnsi="Times New Roman" w:cs="Times New Roman"/>
        </w:rPr>
        <w:commentReference w:id="9"/>
      </w:r>
      <w:ins w:id="10" w:author="Fukunaga, Rena (CDC/DDPHSIS/CGH/DGHT)" w:date="2021-07-26T11:08:00Z">
        <w:r w:rsidR="00F46E88">
          <w:rPr>
            <w:rFonts w:ascii="Times New Roman" w:eastAsia="Times New Roman" w:hAnsi="Times New Roman" w:cs="Times New Roman"/>
            <w:b/>
            <w:color w:val="000000"/>
            <w:sz w:val="24"/>
            <w:szCs w:val="24"/>
            <w:shd w:val="clear" w:color="auto" w:fill="FFFFFF"/>
          </w:rPr>
          <w:t>: A modeling study</w:t>
        </w:r>
      </w:ins>
    </w:p>
    <w:p w14:paraId="0721C3D2" w14:textId="77777777" w:rsidR="000B3CAB" w:rsidRDefault="000B3CAB" w:rsidP="00D54CB3">
      <w:pPr>
        <w:rPr>
          <w:rFonts w:ascii="Times New Roman" w:eastAsia="Times New Roman" w:hAnsi="Times New Roman" w:cs="Times New Roman"/>
          <w:sz w:val="24"/>
          <w:szCs w:val="24"/>
          <w:shd w:val="clear" w:color="auto" w:fill="FFFFFF"/>
        </w:rPr>
      </w:pPr>
    </w:p>
    <w:p w14:paraId="3C2710F1" w14:textId="1B103418"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77777777"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San Francisco, California </w:t>
      </w:r>
      <w:r>
        <w:rPr>
          <w:rFonts w:ascii="Times New Roman" w:eastAsia="Times New Roman" w:hAnsi="Times New Roman" w:cs="Times New Roman"/>
          <w:iCs/>
          <w:color w:val="000000"/>
          <w:sz w:val="24"/>
          <w:szCs w:val="24"/>
          <w:shd w:val="clear" w:color="auto" w:fill="FFFFFF"/>
        </w:rPr>
        <w:t>(CM Hoover, S Blumberg)</w:t>
      </w:r>
    </w:p>
    <w:p w14:paraId="09FB8363" w14:textId="77777777" w:rsidR="00D54CB3" w:rsidRPr="0061364A"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NK Skaff, R Fukunaga)</w:t>
      </w:r>
    </w:p>
    <w:p w14:paraId="4C9FCC7E" w14:textId="77777777" w:rsidR="00D54CB3" w:rsidRPr="00C330CF" w:rsidRDefault="00D54CB3" w:rsidP="00D54CB3">
      <w:pPr>
        <w:spacing w:after="0" w:line="240" w:lineRule="auto"/>
        <w:rPr>
          <w:rFonts w:ascii="Times New Roman" w:eastAsia="Times New Roman" w:hAnsi="Times New Roman" w:cs="Times New Roman"/>
          <w:i/>
          <w:color w:val="000000"/>
          <w:sz w:val="24"/>
          <w:szCs w:val="24"/>
          <w:shd w:val="clear" w:color="auto" w:fill="FFFFFF"/>
        </w:rPr>
      </w:pPr>
    </w:p>
    <w:p w14:paraId="0C746027" w14:textId="77777777" w:rsidR="000B3CAB" w:rsidRDefault="000B3CAB" w:rsidP="00302836">
      <w:pPr>
        <w:spacing w:after="0" w:line="240" w:lineRule="auto"/>
        <w:rPr>
          <w:rFonts w:ascii="Times New Roman" w:eastAsia="Times New Roman" w:hAnsi="Times New Roman" w:cs="Times New Roman"/>
          <w:color w:val="000000"/>
          <w:sz w:val="24"/>
          <w:szCs w:val="24"/>
          <w:shd w:val="clear" w:color="auto" w:fill="FFFFFF"/>
        </w:rPr>
      </w:pPr>
    </w:p>
    <w:p w14:paraId="5BC8FE4B" w14:textId="50A95E67" w:rsidR="00BC3468"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r w:rsidR="003828D5">
        <w:rPr>
          <w:rFonts w:ascii="Times New Roman" w:eastAsia="Times New Roman" w:hAnsi="Times New Roman" w:cs="Times New Roman"/>
          <w:color w:val="000000"/>
          <w:sz w:val="24"/>
          <w:szCs w:val="24"/>
          <w:shd w:val="clear" w:color="auto" w:fill="FFFFFF"/>
        </w:rPr>
        <w:t>:</w:t>
      </w:r>
    </w:p>
    <w:p w14:paraId="1DE8765D" w14:textId="2741BAAD" w:rsidR="00302836" w:rsidRDefault="00DF3F75" w:rsidP="00302836">
      <w:pPr>
        <w:spacing w:after="0"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0C97806B" w:rsidR="00DF3F75" w:rsidRDefault="00BC3468" w:rsidP="00302836">
      <w:pPr>
        <w:spacing w:after="0"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2B264B09" w14:textId="77777777" w:rsidR="003828D5" w:rsidRDefault="003828D5" w:rsidP="00302836">
      <w:pPr>
        <w:spacing w:after="0" w:line="240" w:lineRule="auto"/>
        <w:rPr>
          <w:rFonts w:ascii="Times New Roman" w:hAnsi="Times New Roman" w:cs="Times New Roman"/>
          <w:sz w:val="24"/>
          <w:szCs w:val="24"/>
        </w:rPr>
      </w:pPr>
    </w:p>
    <w:p w14:paraId="064D2101" w14:textId="16BF1F44"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615) 476-5362</w:t>
      </w:r>
    </w:p>
    <w:p w14:paraId="57F7C9E0" w14:textId="4176362A"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r w:rsidR="00892CD6" w:rsidRPr="00892CD6">
        <w:rPr>
          <w:rFonts w:ascii="Times New Roman" w:hAnsi="Times New Roman" w:cs="Times New Roman"/>
          <w:sz w:val="24"/>
          <w:szCs w:val="24"/>
        </w:rPr>
        <w:t>Christopher.Hoover@ucsf.edu</w:t>
      </w:r>
    </w:p>
    <w:p w14:paraId="2F94B64F" w14:textId="77777777" w:rsidR="000B3CAB" w:rsidRDefault="000B3CAB" w:rsidP="000B3CAB">
      <w:pPr>
        <w:spacing w:after="0" w:line="480" w:lineRule="auto"/>
        <w:rPr>
          <w:rFonts w:ascii="Times New Roman" w:eastAsia="Times New Roman" w:hAnsi="Times New Roman" w:cs="Times New Roman"/>
          <w:b/>
          <w:color w:val="000000"/>
          <w:sz w:val="24"/>
          <w:szCs w:val="24"/>
          <w:shd w:val="clear" w:color="auto" w:fill="FFFFFF"/>
        </w:rPr>
      </w:pPr>
    </w:p>
    <w:p w14:paraId="3FFCC9B4" w14:textId="165AAA8C"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 xml:space="preserve">Aligning </w:t>
      </w:r>
      <w:del w:id="11" w:author="Mosites, Emily (CDC/DDID/OD)" w:date="2021-07-23T10:47:00Z">
        <w:r w:rsidR="008A53AE" w:rsidDel="002D2248">
          <w:rPr>
            <w:rFonts w:ascii="Times New Roman" w:eastAsia="Times New Roman" w:hAnsi="Times New Roman" w:cs="Times New Roman"/>
            <w:color w:val="000000"/>
            <w:sz w:val="24"/>
            <w:szCs w:val="24"/>
            <w:shd w:val="clear" w:color="auto" w:fill="FFFFFF"/>
          </w:rPr>
          <w:delText xml:space="preserve">working schedules with </w:delText>
        </w:r>
      </w:del>
      <w:ins w:id="12" w:author="Mosites, Emily (CDC/DDID/OD)" w:date="2021-07-23T10:47:00Z">
        <w:r w:rsidR="002D2248">
          <w:rPr>
            <w:rFonts w:ascii="Times New Roman" w:eastAsia="Times New Roman" w:hAnsi="Times New Roman" w:cs="Times New Roman"/>
            <w:color w:val="000000"/>
            <w:sz w:val="24"/>
            <w:szCs w:val="24"/>
            <w:shd w:val="clear" w:color="auto" w:fill="FFFFFF"/>
          </w:rPr>
          <w:t xml:space="preserve">routine </w:t>
        </w:r>
      </w:ins>
      <w:r w:rsidR="008A53AE">
        <w:rPr>
          <w:rFonts w:ascii="Times New Roman" w:eastAsia="Times New Roman" w:hAnsi="Times New Roman" w:cs="Times New Roman"/>
          <w:color w:val="000000"/>
          <w:sz w:val="24"/>
          <w:szCs w:val="24"/>
          <w:shd w:val="clear" w:color="auto" w:fill="FFFFFF"/>
        </w:rPr>
        <w:t xml:space="preserve">testing </w:t>
      </w:r>
      <w:ins w:id="13" w:author="Mosites, Emily (CDC/DDID/OD)" w:date="2021-07-23T10:47:00Z">
        <w:r w:rsidR="002D2248">
          <w:rPr>
            <w:rFonts w:ascii="Times New Roman" w:eastAsia="Times New Roman" w:hAnsi="Times New Roman" w:cs="Times New Roman"/>
            <w:color w:val="000000"/>
            <w:sz w:val="24"/>
            <w:szCs w:val="24"/>
            <w:shd w:val="clear" w:color="auto" w:fill="FFFFFF"/>
          </w:rPr>
          <w:t>with work schedules</w:t>
        </w:r>
      </w:ins>
      <w:del w:id="14" w:author="Mosites, Emily (CDC/DDID/OD)" w:date="2021-07-23T10:47:00Z">
        <w:r w:rsidR="008A53AE" w:rsidDel="002D2248">
          <w:rPr>
            <w:rFonts w:ascii="Times New Roman" w:eastAsia="Times New Roman" w:hAnsi="Times New Roman" w:cs="Times New Roman"/>
            <w:color w:val="000000"/>
            <w:sz w:val="24"/>
            <w:szCs w:val="24"/>
            <w:shd w:val="clear" w:color="auto" w:fill="FFFFFF"/>
          </w:rPr>
          <w:delText>schedules</w:delText>
        </w:r>
      </w:del>
      <w:r w:rsidR="008A53AE">
        <w:rPr>
          <w:rFonts w:ascii="Times New Roman" w:eastAsia="Times New Roman" w:hAnsi="Times New Roman" w:cs="Times New Roman"/>
          <w:color w:val="000000"/>
          <w:sz w:val="24"/>
          <w:szCs w:val="24"/>
          <w:shd w:val="clear" w:color="auto" w:fill="FFFFFF"/>
        </w:rPr>
        <w:t xml:space="preserve"> among staff in carceral facilities and other congregate settings can enhance the detection of </w:t>
      </w:r>
      <w:commentRangeStart w:id="15"/>
      <w:commentRangeStart w:id="16"/>
      <w:del w:id="17" w:author="Fukunaga, Rena (CDC/DDPHSIS/CGH/DGHT)" w:date="2021-07-26T11:09:00Z">
        <w:r w:rsidR="008A53AE" w:rsidDel="00F46E88">
          <w:rPr>
            <w:rFonts w:ascii="Times New Roman" w:eastAsia="Times New Roman" w:hAnsi="Times New Roman" w:cs="Times New Roman"/>
            <w:color w:val="000000"/>
            <w:sz w:val="24"/>
            <w:szCs w:val="24"/>
            <w:shd w:val="clear" w:color="auto" w:fill="FFFFFF"/>
          </w:rPr>
          <w:delText xml:space="preserve">asymptomatic and presymptomatic </w:delText>
        </w:r>
        <w:commentRangeEnd w:id="15"/>
        <w:r w:rsidR="00F708BF" w:rsidDel="00F46E88">
          <w:rPr>
            <w:rStyle w:val="CommentReference"/>
            <w:rFonts w:ascii="Times New Roman" w:hAnsi="Times New Roman" w:cs="Times New Roman"/>
          </w:rPr>
          <w:commentReference w:id="15"/>
        </w:r>
      </w:del>
      <w:commentRangeEnd w:id="16"/>
      <w:r w:rsidR="00F46E88">
        <w:rPr>
          <w:rStyle w:val="CommentReference"/>
          <w:rFonts w:ascii="Times New Roman" w:hAnsi="Times New Roman" w:cs="Times New Roman"/>
        </w:rPr>
        <w:commentReference w:id="16"/>
      </w:r>
      <w:r w:rsidR="008A53AE">
        <w:rPr>
          <w:rFonts w:ascii="Times New Roman" w:eastAsia="Times New Roman" w:hAnsi="Times New Roman" w:cs="Times New Roman"/>
          <w:color w:val="000000"/>
          <w:sz w:val="24"/>
          <w:szCs w:val="24"/>
          <w:shd w:val="clear" w:color="auto" w:fill="FFFFFF"/>
        </w:rPr>
        <w:t xml:space="preserve">COVID-19 cases, limiting the potential for staff to trigger outbreaks </w:t>
      </w:r>
      <w:del w:id="18" w:author="Mosites, Emily (CDC/DDID/OD)" w:date="2021-07-24T15:45:00Z">
        <w:r w:rsidR="008A53AE" w:rsidDel="00505358">
          <w:rPr>
            <w:rFonts w:ascii="Times New Roman" w:eastAsia="Times New Roman" w:hAnsi="Times New Roman" w:cs="Times New Roman"/>
            <w:color w:val="000000"/>
            <w:sz w:val="24"/>
            <w:szCs w:val="24"/>
            <w:shd w:val="clear" w:color="auto" w:fill="FFFFFF"/>
          </w:rPr>
          <w:delText>among highly vulnerable populations</w:delText>
        </w:r>
      </w:del>
      <w:ins w:id="19" w:author="Mosites, Emily (CDC/DDID/OD)" w:date="2021-07-24T15:45:00Z">
        <w:r w:rsidR="00505358">
          <w:rPr>
            <w:rFonts w:ascii="Times New Roman" w:eastAsia="Times New Roman" w:hAnsi="Times New Roman" w:cs="Times New Roman"/>
            <w:color w:val="000000"/>
            <w:sz w:val="24"/>
            <w:szCs w:val="24"/>
            <w:shd w:val="clear" w:color="auto" w:fill="FFFFFF"/>
          </w:rPr>
          <w:t xml:space="preserve">in high risk </w:t>
        </w:r>
        <w:commentRangeStart w:id="20"/>
        <w:r w:rsidR="00505358">
          <w:rPr>
            <w:rFonts w:ascii="Times New Roman" w:eastAsia="Times New Roman" w:hAnsi="Times New Roman" w:cs="Times New Roman"/>
            <w:color w:val="000000"/>
            <w:sz w:val="24"/>
            <w:szCs w:val="24"/>
            <w:shd w:val="clear" w:color="auto" w:fill="FFFFFF"/>
          </w:rPr>
          <w:t>settings</w:t>
        </w:r>
      </w:ins>
      <w:commentRangeEnd w:id="20"/>
      <w:r w:rsidR="003C09B5">
        <w:rPr>
          <w:rStyle w:val="CommentReference"/>
          <w:rFonts w:ascii="Times New Roman" w:hAnsi="Times New Roman" w:cs="Times New Roman"/>
        </w:rPr>
        <w:commentReference w:id="20"/>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35A18DE9" w14:textId="64E5F758"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16D4D">
        <w:rPr>
          <w:rFonts w:ascii="Times New Roman" w:eastAsia="Times New Roman" w:hAnsi="Times New Roman" w:cs="Times New Roman"/>
          <w:color w:val="000000"/>
          <w:sz w:val="24"/>
          <w:szCs w:val="24"/>
          <w:shd w:val="clear" w:color="auto" w:fill="FFFFFF"/>
        </w:rPr>
        <w:t>Staff t</w:t>
      </w:r>
      <w:r w:rsidR="008A53AE">
        <w:rPr>
          <w:rFonts w:ascii="Times New Roman" w:eastAsia="Times New Roman" w:hAnsi="Times New Roman" w:cs="Times New Roman"/>
          <w:color w:val="000000"/>
          <w:sz w:val="24"/>
          <w:szCs w:val="24"/>
          <w:shd w:val="clear" w:color="auto" w:fill="FFFFFF"/>
        </w:rPr>
        <w:t xml:space="preserve">esting to prevent COVID-19 </w:t>
      </w:r>
      <w:r w:rsidR="00C957CC">
        <w:rPr>
          <w:rFonts w:ascii="Times New Roman" w:eastAsia="Times New Roman" w:hAnsi="Times New Roman" w:cs="Times New Roman"/>
          <w:color w:val="000000"/>
          <w:sz w:val="24"/>
          <w:szCs w:val="24"/>
          <w:shd w:val="clear" w:color="auto" w:fill="FFFFFF"/>
        </w:rPr>
        <w:t>outbreaks</w:t>
      </w:r>
    </w:p>
    <w:p w14:paraId="11CDEF07" w14:textId="77777777" w:rsidR="00D54CB3" w:rsidRPr="00C330CF"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245788AE" w14:textId="72CCBCED" w:rsidR="00D54CB3" w:rsidRPr="00303286" w:rsidRDefault="00D54CB3" w:rsidP="000B3CAB">
      <w:pPr>
        <w:spacing w:after="0"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 xml:space="preserve">Keywords: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xml:space="preserve">, outbreak prevention, testing strategies, individual-based modeling, occupational health, </w:t>
      </w:r>
      <w:r w:rsidR="00816D4D">
        <w:rPr>
          <w:rFonts w:ascii="Times New Roman" w:eastAsia="Times New Roman" w:hAnsi="Times New Roman" w:cs="Times New Roman"/>
          <w:bCs/>
          <w:color w:val="000000"/>
          <w:sz w:val="24"/>
          <w:szCs w:val="24"/>
          <w:shd w:val="clear" w:color="auto" w:fill="FFFFFF"/>
        </w:rPr>
        <w:t>congregate-settings</w:t>
      </w: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16FFA354" w:rsidR="00C93F3D" w:rsidRPr="003E5048" w:rsidRDefault="00C93F3D" w:rsidP="000B3CAB">
      <w:pPr>
        <w:spacing w:line="480" w:lineRule="auto"/>
        <w:rPr>
          <w:rFonts w:ascii="Times New Roman" w:hAnsi="Times New Roman" w:cs="Times New Roman"/>
          <w:bCs/>
          <w:sz w:val="24"/>
          <w:szCs w:val="24"/>
        </w:rPr>
      </w:pPr>
      <w:r w:rsidRPr="00EB3D0F">
        <w:rPr>
          <w:rFonts w:ascii="Times New Roman" w:hAnsi="Times New Roman" w:cs="Times New Roman"/>
          <w:b/>
          <w:sz w:val="24"/>
          <w:szCs w:val="24"/>
        </w:rPr>
        <w:lastRenderedPageBreak/>
        <w:t>Abstract</w:t>
      </w:r>
      <w:r w:rsidR="005E4A67">
        <w:rPr>
          <w:rFonts w:ascii="Times New Roman" w:hAnsi="Times New Roman" w:cs="Times New Roman"/>
          <w:b/>
          <w:sz w:val="24"/>
          <w:szCs w:val="24"/>
        </w:rPr>
        <w:t>:</w:t>
      </w:r>
      <w:r w:rsidRPr="00EB3D0F">
        <w:rPr>
          <w:rFonts w:ascii="Times New Roman" w:hAnsi="Times New Roman" w:cs="Times New Roman"/>
          <w:b/>
          <w:sz w:val="24"/>
          <w:szCs w:val="24"/>
        </w:rPr>
        <w:t xml:space="preserve"> </w:t>
      </w:r>
      <w:r w:rsidR="00303286">
        <w:rPr>
          <w:rFonts w:ascii="Times New Roman" w:hAnsi="Times New Roman" w:cs="Times New Roman"/>
          <w:bCs/>
          <w:sz w:val="24"/>
          <w:szCs w:val="24"/>
        </w:rPr>
        <w:t xml:space="preserve">COVID-19 outbreaks </w:t>
      </w:r>
      <w:r w:rsidR="00666A7F">
        <w:rPr>
          <w:rFonts w:ascii="Times New Roman" w:hAnsi="Times New Roman" w:cs="Times New Roman"/>
          <w:bCs/>
          <w:sz w:val="24"/>
          <w:szCs w:val="24"/>
        </w:rPr>
        <w:t xml:space="preserve">in carceral facilities and other congregate settings remain a serious threat to the health of vulnerable populations such as </w:t>
      </w:r>
      <w:del w:id="21" w:author="Mosites, Emily (CDC/DDID/OD)" w:date="2021-07-24T15:49:00Z">
        <w:r w:rsidR="00666A7F" w:rsidDel="00F26DF2">
          <w:rPr>
            <w:rFonts w:ascii="Times New Roman" w:hAnsi="Times New Roman" w:cs="Times New Roman"/>
            <w:bCs/>
            <w:sz w:val="24"/>
            <w:szCs w:val="24"/>
          </w:rPr>
          <w:delText xml:space="preserve">those experiencing homelessness, </w:delText>
        </w:r>
      </w:del>
      <w:r w:rsidR="00666A7F">
        <w:rPr>
          <w:rFonts w:ascii="Times New Roman" w:hAnsi="Times New Roman" w:cs="Times New Roman"/>
          <w:bCs/>
          <w:sz w:val="24"/>
          <w:szCs w:val="24"/>
        </w:rPr>
        <w:t xml:space="preserve">people experiencing incarceration, </w:t>
      </w:r>
      <w:ins w:id="22" w:author="Mosites, Emily (CDC/DDID/OD)" w:date="2021-07-24T15:49:00Z">
        <w:r w:rsidR="00F26DF2">
          <w:rPr>
            <w:rFonts w:ascii="Times New Roman" w:hAnsi="Times New Roman" w:cs="Times New Roman"/>
            <w:bCs/>
            <w:sz w:val="24"/>
            <w:szCs w:val="24"/>
          </w:rPr>
          <w:t xml:space="preserve">those experiencing homelessness, </w:t>
        </w:r>
      </w:ins>
      <w:r w:rsidR="00666A7F">
        <w:rPr>
          <w:rFonts w:ascii="Times New Roman" w:hAnsi="Times New Roman" w:cs="Times New Roman"/>
          <w:bCs/>
          <w:sz w:val="24"/>
          <w:szCs w:val="24"/>
        </w:rPr>
        <w:t xml:space="preserve">and </w:t>
      </w:r>
      <w:r w:rsidR="001458E3">
        <w:rPr>
          <w:rFonts w:ascii="Times New Roman" w:hAnsi="Times New Roman" w:cs="Times New Roman"/>
          <w:bCs/>
          <w:sz w:val="24"/>
          <w:szCs w:val="24"/>
        </w:rPr>
        <w:t xml:space="preserve">the elderly. </w:t>
      </w:r>
      <w:r w:rsidR="003E5048">
        <w:rPr>
          <w:rFonts w:ascii="Times New Roman" w:eastAsiaTheme="minorEastAsia" w:hAnsi="Times New Roman" w:cs="Times New Roman"/>
          <w:bCs/>
          <w:sz w:val="24"/>
          <w:szCs w:val="24"/>
        </w:rPr>
        <w:t>We develop</w:t>
      </w:r>
      <w:ins w:id="23" w:author="Mosites, Emily (CDC/DDID/OD)" w:date="2021-07-24T15:51:00Z">
        <w:r w:rsidR="00F24CF1">
          <w:rPr>
            <w:rFonts w:ascii="Times New Roman" w:eastAsiaTheme="minorEastAsia" w:hAnsi="Times New Roman" w:cs="Times New Roman"/>
            <w:bCs/>
            <w:sz w:val="24"/>
            <w:szCs w:val="24"/>
          </w:rPr>
          <w:t>ed</w:t>
        </w:r>
      </w:ins>
      <w:r w:rsidR="003E5048">
        <w:rPr>
          <w:rFonts w:ascii="Times New Roman" w:eastAsiaTheme="minorEastAsia" w:hAnsi="Times New Roman" w:cs="Times New Roman"/>
          <w:bCs/>
          <w:sz w:val="24"/>
          <w:szCs w:val="24"/>
        </w:rPr>
        <w:t xml:space="preserve"> an individual-based model </w:t>
      </w:r>
      <w:ins w:id="24" w:author="Mosites, Emily (CDC/DDID/OD)" w:date="2021-07-24T15:51:00Z">
        <w:r w:rsidR="00F24CF1">
          <w:rPr>
            <w:rFonts w:ascii="Times New Roman" w:eastAsiaTheme="minorEastAsia" w:hAnsi="Times New Roman" w:cs="Times New Roman"/>
            <w:bCs/>
            <w:sz w:val="24"/>
            <w:szCs w:val="24"/>
          </w:rPr>
          <w:t>accounting</w:t>
        </w:r>
      </w:ins>
      <w:del w:id="25" w:author="Mosites, Emily (CDC/DDID/OD)" w:date="2021-07-24T15:51:00Z">
        <w:r w:rsidR="000739F4" w:rsidDel="00F24CF1">
          <w:rPr>
            <w:rFonts w:ascii="Times New Roman" w:eastAsiaTheme="minorEastAsia" w:hAnsi="Times New Roman" w:cs="Times New Roman"/>
            <w:bCs/>
            <w:sz w:val="24"/>
            <w:szCs w:val="24"/>
          </w:rPr>
          <w:delText xml:space="preserve">that accounts </w:delText>
        </w:r>
      </w:del>
      <w:ins w:id="26" w:author="Mosites, Emily (CDC/DDID/OD)" w:date="2021-07-24T15:52:00Z">
        <w:r w:rsidR="008E5EED">
          <w:rPr>
            <w:rFonts w:ascii="Times New Roman" w:eastAsiaTheme="minorEastAsia" w:hAnsi="Times New Roman" w:cs="Times New Roman"/>
            <w:bCs/>
            <w:sz w:val="24"/>
            <w:szCs w:val="24"/>
          </w:rPr>
          <w:t xml:space="preserve"> </w:t>
        </w:r>
      </w:ins>
      <w:r w:rsidR="000739F4">
        <w:rPr>
          <w:rFonts w:ascii="Times New Roman" w:eastAsiaTheme="minorEastAsia" w:hAnsi="Times New Roman" w:cs="Times New Roman"/>
          <w:bCs/>
          <w:sz w:val="24"/>
          <w:szCs w:val="24"/>
        </w:rPr>
        <w:t xml:space="preserve">for </w:t>
      </w:r>
      <w:del w:id="27" w:author="Mosites, Emily (CDC/DDID/OD)" w:date="2021-07-24T15:51:00Z">
        <w:r w:rsidR="000739F4" w:rsidDel="00164E44">
          <w:rPr>
            <w:rFonts w:ascii="Times New Roman" w:eastAsiaTheme="minorEastAsia" w:hAnsi="Times New Roman" w:cs="Times New Roman"/>
            <w:bCs/>
            <w:sz w:val="24"/>
            <w:szCs w:val="24"/>
          </w:rPr>
          <w:delText xml:space="preserve">variable </w:delText>
        </w:r>
      </w:del>
      <w:ins w:id="28" w:author="Mosites, Emily (CDC/DDID/OD)" w:date="2021-07-24T15:51:00Z">
        <w:r w:rsidR="00164E44">
          <w:rPr>
            <w:rFonts w:ascii="Times New Roman" w:eastAsiaTheme="minorEastAsia" w:hAnsi="Times New Roman" w:cs="Times New Roman"/>
            <w:bCs/>
            <w:sz w:val="24"/>
            <w:szCs w:val="24"/>
          </w:rPr>
          <w:t xml:space="preserve">individual </w:t>
        </w:r>
      </w:ins>
      <w:r w:rsidR="000739F4">
        <w:rPr>
          <w:rFonts w:ascii="Times New Roman" w:eastAsiaTheme="minorEastAsia" w:hAnsi="Times New Roman" w:cs="Times New Roman"/>
          <w:bCs/>
          <w:sz w:val="24"/>
          <w:szCs w:val="24"/>
        </w:rPr>
        <w:t xml:space="preserve">infectiousness </w:t>
      </w:r>
      <w:del w:id="29" w:author="Mosites, Emily (CDC/DDID/OD)" w:date="2021-07-24T15:51:00Z">
        <w:r w:rsidR="000739F4" w:rsidDel="00164E44">
          <w:rPr>
            <w:rFonts w:ascii="Times New Roman" w:eastAsiaTheme="minorEastAsia" w:hAnsi="Times New Roman" w:cs="Times New Roman"/>
            <w:bCs/>
            <w:sz w:val="24"/>
            <w:szCs w:val="24"/>
          </w:rPr>
          <w:delText xml:space="preserve">through </w:delText>
        </w:r>
      </w:del>
      <w:ins w:id="30" w:author="Mosites, Emily (CDC/DDID/OD)" w:date="2021-07-24T15:51:00Z">
        <w:r w:rsidR="00164E44">
          <w:rPr>
            <w:rFonts w:ascii="Times New Roman" w:eastAsiaTheme="minorEastAsia" w:hAnsi="Times New Roman" w:cs="Times New Roman"/>
            <w:bCs/>
            <w:sz w:val="24"/>
            <w:szCs w:val="24"/>
          </w:rPr>
          <w:t xml:space="preserve">over </w:t>
        </w:r>
      </w:ins>
      <w:r w:rsidR="000739F4">
        <w:rPr>
          <w:rFonts w:ascii="Times New Roman" w:eastAsiaTheme="minorEastAsia" w:hAnsi="Times New Roman" w:cs="Times New Roman"/>
          <w:bCs/>
          <w:sz w:val="24"/>
          <w:szCs w:val="24"/>
        </w:rPr>
        <w:t xml:space="preserve">time, staff schedules, and </w:t>
      </w:r>
      <w:commentRangeStart w:id="31"/>
      <w:commentRangeStart w:id="32"/>
      <w:r w:rsidR="000739F4">
        <w:rPr>
          <w:rFonts w:ascii="Times New Roman" w:eastAsiaTheme="minorEastAsia" w:hAnsi="Times New Roman" w:cs="Times New Roman"/>
          <w:bCs/>
          <w:sz w:val="24"/>
          <w:szCs w:val="24"/>
        </w:rPr>
        <w:t xml:space="preserve">testing schedules </w:t>
      </w:r>
      <w:commentRangeEnd w:id="31"/>
      <w:r w:rsidR="003E7180">
        <w:rPr>
          <w:rStyle w:val="CommentReference"/>
          <w:rFonts w:ascii="Times New Roman" w:hAnsi="Times New Roman" w:cs="Times New Roman"/>
        </w:rPr>
        <w:commentReference w:id="31"/>
      </w:r>
      <w:commentRangeEnd w:id="32"/>
      <w:r w:rsidR="00F46E88">
        <w:rPr>
          <w:rStyle w:val="CommentReference"/>
          <w:rFonts w:ascii="Times New Roman" w:hAnsi="Times New Roman" w:cs="Times New Roman"/>
        </w:rPr>
        <w:commentReference w:id="32"/>
      </w:r>
      <w:r w:rsidR="003E5048">
        <w:rPr>
          <w:rFonts w:ascii="Times New Roman" w:eastAsiaTheme="minorEastAsia" w:hAnsi="Times New Roman" w:cs="Times New Roman"/>
          <w:bCs/>
          <w:sz w:val="24"/>
          <w:szCs w:val="24"/>
        </w:rPr>
        <w:t xml:space="preserve">to simulate </w:t>
      </w:r>
      <w:r w:rsidR="000739F4">
        <w:rPr>
          <w:rFonts w:ascii="Times New Roman" w:eastAsiaTheme="minorEastAsia" w:hAnsi="Times New Roman" w:cs="Times New Roman"/>
          <w:bCs/>
          <w:sz w:val="24"/>
          <w:szCs w:val="24"/>
        </w:rPr>
        <w:t xml:space="preserve">community transmission of SARS-CoV2 to facility staff and subsequent transmission within the facility that could cause an outbreak. Systematic testing strategies in which workers are tested on the first day of their work week </w:t>
      </w:r>
      <w:commentRangeStart w:id="33"/>
      <w:commentRangeStart w:id="34"/>
      <w:del w:id="35" w:author="Fukunaga, Rena (CDC/DDPHSIS/CGH/DGHT)" w:date="2021-07-26T11:10:00Z">
        <w:r w:rsidR="000739F4" w:rsidDel="00F46E88">
          <w:rPr>
            <w:rFonts w:ascii="Times New Roman" w:eastAsiaTheme="minorEastAsia" w:hAnsi="Times New Roman" w:cs="Times New Roman"/>
            <w:bCs/>
            <w:sz w:val="24"/>
            <w:szCs w:val="24"/>
          </w:rPr>
          <w:delText xml:space="preserve">are </w:delText>
        </w:r>
      </w:del>
      <w:commentRangeEnd w:id="33"/>
      <w:commentRangeEnd w:id="34"/>
      <w:ins w:id="36" w:author="Fukunaga, Rena (CDC/DDPHSIS/CGH/DGHT)" w:date="2021-07-26T11:10:00Z">
        <w:r w:rsidR="00F46E88">
          <w:rPr>
            <w:rFonts w:ascii="Times New Roman" w:eastAsiaTheme="minorEastAsia" w:hAnsi="Times New Roman" w:cs="Times New Roman"/>
            <w:bCs/>
            <w:sz w:val="24"/>
            <w:szCs w:val="24"/>
          </w:rPr>
          <w:t xml:space="preserve">were </w:t>
        </w:r>
      </w:ins>
      <w:r w:rsidR="003731DF">
        <w:rPr>
          <w:rStyle w:val="CommentReference"/>
          <w:rFonts w:ascii="Times New Roman" w:hAnsi="Times New Roman" w:cs="Times New Roman"/>
        </w:rPr>
        <w:commentReference w:id="33"/>
      </w:r>
      <w:r w:rsidR="00F46E88">
        <w:rPr>
          <w:rStyle w:val="CommentReference"/>
          <w:rFonts w:ascii="Times New Roman" w:hAnsi="Times New Roman" w:cs="Times New Roman"/>
        </w:rPr>
        <w:commentReference w:id="34"/>
      </w:r>
      <w:r w:rsidR="000739F4">
        <w:rPr>
          <w:rFonts w:ascii="Times New Roman" w:eastAsiaTheme="minorEastAsia" w:hAnsi="Times New Roman" w:cs="Times New Roman"/>
          <w:bCs/>
          <w:sz w:val="24"/>
          <w:szCs w:val="24"/>
        </w:rPr>
        <w:t xml:space="preserve">found to prevent significantly more transmission events within the facility than </w:t>
      </w:r>
      <w:commentRangeStart w:id="37"/>
      <w:commentRangeStart w:id="38"/>
      <w:del w:id="39" w:author="Mosites, Emily (CDC/DDID/OD)" w:date="2021-07-24T15:53:00Z">
        <w:r w:rsidR="000739F4" w:rsidDel="002851A7">
          <w:rPr>
            <w:rFonts w:ascii="Times New Roman" w:eastAsiaTheme="minorEastAsia" w:hAnsi="Times New Roman" w:cs="Times New Roman"/>
            <w:bCs/>
            <w:sz w:val="24"/>
            <w:szCs w:val="24"/>
          </w:rPr>
          <w:delText>random</w:delText>
        </w:r>
      </w:del>
      <w:commentRangeEnd w:id="37"/>
      <w:r w:rsidR="002851A7">
        <w:rPr>
          <w:rStyle w:val="CommentReference"/>
          <w:rFonts w:ascii="Times New Roman" w:hAnsi="Times New Roman" w:cs="Times New Roman"/>
        </w:rPr>
        <w:commentReference w:id="37"/>
      </w:r>
      <w:commentRangeEnd w:id="38"/>
      <w:r w:rsidR="00F46E88">
        <w:rPr>
          <w:rStyle w:val="CommentReference"/>
          <w:rFonts w:ascii="Times New Roman" w:hAnsi="Times New Roman" w:cs="Times New Roman"/>
        </w:rPr>
        <w:commentReference w:id="38"/>
      </w:r>
      <w:del w:id="40" w:author="Mosites, Emily (CDC/DDID/OD)" w:date="2021-07-24T15:53:00Z">
        <w:r w:rsidR="000739F4" w:rsidDel="002851A7">
          <w:rPr>
            <w:rFonts w:ascii="Times New Roman" w:eastAsiaTheme="minorEastAsia" w:hAnsi="Times New Roman" w:cs="Times New Roman"/>
            <w:bCs/>
            <w:sz w:val="24"/>
            <w:szCs w:val="24"/>
          </w:rPr>
          <w:delText xml:space="preserve"> </w:delText>
        </w:r>
      </w:del>
      <w:r w:rsidR="000739F4">
        <w:rPr>
          <w:rFonts w:ascii="Times New Roman" w:eastAsiaTheme="minorEastAsia" w:hAnsi="Times New Roman" w:cs="Times New Roman"/>
          <w:bCs/>
          <w:sz w:val="24"/>
          <w:szCs w:val="24"/>
        </w:rPr>
        <w:t>testing strategies</w:t>
      </w:r>
      <w:ins w:id="41" w:author="Mosites, Emily (CDC/DDID/OD)" w:date="2021-07-24T15:53:00Z">
        <w:r w:rsidR="002851A7">
          <w:rPr>
            <w:rFonts w:ascii="Times New Roman" w:eastAsiaTheme="minorEastAsia" w:hAnsi="Times New Roman" w:cs="Times New Roman"/>
            <w:bCs/>
            <w:sz w:val="24"/>
            <w:szCs w:val="24"/>
          </w:rPr>
          <w:t xml:space="preserve"> that were unrelated to shift schedule</w:t>
        </w:r>
      </w:ins>
      <w:r w:rsidR="000739F4">
        <w:rPr>
          <w:rFonts w:ascii="Times New Roman" w:eastAsiaTheme="minorEastAsia" w:hAnsi="Times New Roman" w:cs="Times New Roman"/>
          <w:bCs/>
          <w:sz w:val="24"/>
          <w:szCs w:val="24"/>
        </w:rPr>
        <w:t xml:space="preserve">. Higher frequency testing may be necessary to prevent outbreaks when community prevalence is high or the </w:t>
      </w:r>
      <w:commentRangeStart w:id="42"/>
      <w:commentRangeStart w:id="43"/>
      <w:r w:rsidR="000739F4">
        <w:rPr>
          <w:rFonts w:ascii="Times New Roman" w:eastAsiaTheme="minorEastAsia" w:hAnsi="Times New Roman" w:cs="Times New Roman"/>
          <w:bCs/>
          <w:sz w:val="24"/>
          <w:szCs w:val="24"/>
        </w:rPr>
        <w:t xml:space="preserve">facility reproduction number, </w:t>
      </w:r>
      <m:oMath>
        <m:r>
          <m:rPr>
            <m:scr m:val="script"/>
          </m:rPr>
          <w:rPr>
            <w:rFonts w:ascii="Cambria Math" w:eastAsiaTheme="minorEastAsia" w:hAnsi="Cambria Math" w:cs="Times New Roman"/>
            <w:sz w:val="24"/>
            <w:szCs w:val="24"/>
          </w:rPr>
          <m:t>R</m:t>
        </m:r>
      </m:oMath>
      <w:r w:rsidR="000739F4">
        <w:rPr>
          <w:rFonts w:ascii="Times New Roman" w:eastAsiaTheme="minorEastAsia" w:hAnsi="Times New Roman" w:cs="Times New Roman"/>
          <w:bCs/>
          <w:sz w:val="24"/>
          <w:szCs w:val="24"/>
        </w:rPr>
        <w:t>, is above 1</w:t>
      </w:r>
      <w:commentRangeEnd w:id="42"/>
      <w:r w:rsidR="00683064">
        <w:rPr>
          <w:rStyle w:val="CommentReference"/>
          <w:rFonts w:ascii="Times New Roman" w:hAnsi="Times New Roman" w:cs="Times New Roman"/>
        </w:rPr>
        <w:commentReference w:id="42"/>
      </w:r>
      <w:commentRangeEnd w:id="43"/>
      <w:r w:rsidR="003C09B5">
        <w:rPr>
          <w:rStyle w:val="CommentReference"/>
          <w:rFonts w:ascii="Times New Roman" w:hAnsi="Times New Roman" w:cs="Times New Roman"/>
        </w:rPr>
        <w:commentReference w:id="43"/>
      </w:r>
      <w:r w:rsidR="000739F4">
        <w:rPr>
          <w:rFonts w:ascii="Times New Roman" w:eastAsiaTheme="minorEastAsia" w:hAnsi="Times New Roman" w:cs="Times New Roman"/>
          <w:bCs/>
          <w:sz w:val="24"/>
          <w:szCs w:val="24"/>
        </w:rPr>
        <w:t xml:space="preserve">. Testing </w:t>
      </w:r>
      <w:r w:rsidR="00816D4D">
        <w:rPr>
          <w:rFonts w:ascii="Times New Roman" w:eastAsiaTheme="minorEastAsia" w:hAnsi="Times New Roman" w:cs="Times New Roman"/>
          <w:bCs/>
          <w:sz w:val="24"/>
          <w:szCs w:val="24"/>
        </w:rPr>
        <w:t>staff</w:t>
      </w:r>
      <w:r w:rsidR="000739F4">
        <w:rPr>
          <w:rFonts w:ascii="Times New Roman" w:eastAsiaTheme="minorEastAsia" w:hAnsi="Times New Roman" w:cs="Times New Roman"/>
          <w:bCs/>
          <w:sz w:val="24"/>
          <w:szCs w:val="24"/>
        </w:rPr>
        <w:t xml:space="preserve"> at the beginning of consecutive workdays and </w:t>
      </w:r>
      <w:commentRangeStart w:id="44"/>
      <w:commentRangeStart w:id="45"/>
      <w:commentRangeStart w:id="46"/>
      <w:r w:rsidR="000739F4">
        <w:rPr>
          <w:rFonts w:ascii="Times New Roman" w:eastAsiaTheme="minorEastAsia" w:hAnsi="Times New Roman" w:cs="Times New Roman"/>
          <w:bCs/>
          <w:sz w:val="24"/>
          <w:szCs w:val="24"/>
        </w:rPr>
        <w:t xml:space="preserve">limiting delays </w:t>
      </w:r>
      <w:del w:id="47" w:author="Mosites, Emily (CDC/DDID/OD)" w:date="2021-07-24T17:38:00Z">
        <w:r w:rsidR="000739F4" w:rsidDel="00BD190C">
          <w:rPr>
            <w:rFonts w:ascii="Times New Roman" w:eastAsiaTheme="minorEastAsia" w:hAnsi="Times New Roman" w:cs="Times New Roman"/>
            <w:bCs/>
            <w:sz w:val="24"/>
            <w:szCs w:val="24"/>
          </w:rPr>
          <w:delText>between test administration and disclosure</w:delText>
        </w:r>
      </w:del>
      <w:ins w:id="48" w:author="Mosites, Emily (CDC/DDID/OD)" w:date="2021-07-24T17:38:00Z">
        <w:r w:rsidR="00BD190C">
          <w:rPr>
            <w:rFonts w:ascii="Times New Roman" w:eastAsiaTheme="minorEastAsia" w:hAnsi="Times New Roman" w:cs="Times New Roman"/>
            <w:bCs/>
            <w:sz w:val="24"/>
            <w:szCs w:val="24"/>
          </w:rPr>
          <w:t>in test result reporting</w:t>
        </w:r>
      </w:ins>
      <w:r w:rsidR="000739F4">
        <w:rPr>
          <w:rFonts w:ascii="Times New Roman" w:eastAsiaTheme="minorEastAsia" w:hAnsi="Times New Roman" w:cs="Times New Roman"/>
          <w:bCs/>
          <w:sz w:val="24"/>
          <w:szCs w:val="24"/>
        </w:rPr>
        <w:t xml:space="preserve"> </w:t>
      </w:r>
      <w:commentRangeEnd w:id="44"/>
      <w:r w:rsidR="00F45B68">
        <w:rPr>
          <w:rStyle w:val="CommentReference"/>
          <w:rFonts w:ascii="Times New Roman" w:hAnsi="Times New Roman" w:cs="Times New Roman"/>
        </w:rPr>
        <w:commentReference w:id="44"/>
      </w:r>
      <w:commentRangeEnd w:id="45"/>
      <w:r w:rsidR="00F46E88">
        <w:rPr>
          <w:rStyle w:val="CommentReference"/>
          <w:rFonts w:ascii="Times New Roman" w:hAnsi="Times New Roman" w:cs="Times New Roman"/>
        </w:rPr>
        <w:commentReference w:id="45"/>
      </w:r>
      <w:commentRangeEnd w:id="46"/>
      <w:r w:rsidR="003C09B5">
        <w:rPr>
          <w:rStyle w:val="CommentReference"/>
          <w:rFonts w:ascii="Times New Roman" w:hAnsi="Times New Roman" w:cs="Times New Roman"/>
        </w:rPr>
        <w:commentReference w:id="46"/>
      </w:r>
      <w:r w:rsidR="000739F4">
        <w:rPr>
          <w:rFonts w:ascii="Times New Roman" w:eastAsiaTheme="minorEastAsia" w:hAnsi="Times New Roman" w:cs="Times New Roman"/>
          <w:bCs/>
          <w:sz w:val="24"/>
          <w:szCs w:val="24"/>
        </w:rPr>
        <w:t xml:space="preserve">can aid 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06954884"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r w:rsidR="000739F4">
        <w:rPr>
          <w:rFonts w:ascii="Times New Roman" w:hAnsi="Times New Roman" w:cs="Times New Roman"/>
          <w:b/>
          <w:sz w:val="24"/>
          <w:szCs w:val="24"/>
        </w:rPr>
        <w:t>144</w:t>
      </w:r>
    </w:p>
    <w:p w14:paraId="174E9AA3" w14:textId="38B610FF"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r w:rsidR="00303286">
        <w:rPr>
          <w:rFonts w:ascii="Times New Roman" w:hAnsi="Times New Roman" w:cs="Times New Roman"/>
          <w:b/>
          <w:sz w:val="24"/>
          <w:szCs w:val="24"/>
        </w:rPr>
        <w:t>3297</w:t>
      </w: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12"/>
          <w:headerReference w:type="default" r:id="rId13"/>
          <w:footerReference w:type="even" r:id="rId14"/>
          <w:footerReference w:type="default" r:id="rId15"/>
          <w:headerReference w:type="first" r:id="rId16"/>
          <w:footerReference w:type="first" r:id="rId17"/>
          <w:pgSz w:w="12240" w:h="15840"/>
          <w:pgMar w:top="1080" w:right="1080" w:bottom="1080" w:left="1080" w:header="720" w:footer="720" w:gutter="0"/>
          <w:cols w:space="720"/>
          <w:docGrid w:linePitch="360"/>
        </w:sectPr>
      </w:pPr>
    </w:p>
    <w:p w14:paraId="655EE375" w14:textId="1B1C1D8B" w:rsidR="00A43E70" w:rsidRPr="00E14288" w:rsidRDefault="00184FA9"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lastRenderedPageBreak/>
        <w:t xml:space="preserve">Introduction </w:t>
      </w:r>
      <w:r w:rsidR="00D54CB3" w:rsidRPr="00E14288">
        <w:rPr>
          <w:rFonts w:ascii="Times New Roman" w:hAnsi="Times New Roman" w:cs="Times New Roman"/>
          <w:szCs w:val="24"/>
        </w:rPr>
        <w:t>(</w:t>
      </w:r>
      <w:r w:rsidR="007C211A">
        <w:rPr>
          <w:rFonts w:ascii="Times New Roman" w:hAnsi="Times New Roman" w:cs="Times New Roman"/>
          <w:szCs w:val="24"/>
        </w:rPr>
        <w:t>43</w:t>
      </w:r>
      <w:r w:rsidR="00916E05">
        <w:rPr>
          <w:rFonts w:ascii="Times New Roman" w:hAnsi="Times New Roman" w:cs="Times New Roman"/>
          <w:szCs w:val="24"/>
        </w:rPr>
        <w:t>4</w:t>
      </w:r>
      <w:r w:rsidR="00D54CB3" w:rsidRPr="00E14288">
        <w:rPr>
          <w:rFonts w:ascii="Times New Roman" w:hAnsi="Times New Roman" w:cs="Times New Roman"/>
          <w:szCs w:val="24"/>
        </w:rPr>
        <w:t xml:space="preserve"> words)</w:t>
      </w:r>
    </w:p>
    <w:p w14:paraId="3DDF6BAF" w14:textId="4B16904F" w:rsidR="00B4730A" w:rsidRPr="00E14288" w:rsidRDefault="000F07D2"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Since the early stages of the COVID-19 pandemic, outbreaks in congregate settings such as skilled nursing facilities</w:t>
      </w:r>
      <w:r w:rsidR="007C211A">
        <w:rPr>
          <w:rFonts w:ascii="Times New Roman" w:hAnsi="Times New Roman" w:cs="Times New Roman"/>
          <w:sz w:val="24"/>
          <w:szCs w:val="24"/>
        </w:rPr>
        <w:t xml:space="preserve"> </w:t>
      </w:r>
      <w:r w:rsidR="007C211A">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wwuCEse4","properties":{"formattedCitation":"(1)","plainCitation":"(1)","noteIndex":0},"citationItems":[{"id":618,"uris":["http://zotero.org/users/3463997/items/YECFJDEL"],"uri":["http://zotero.org/users/3463997/items/YECFJDEL"],"itemData":{"id":618,"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007C211A">
        <w:rPr>
          <w:rFonts w:ascii="Times New Roman" w:hAnsi="Times New Roman" w:cs="Times New Roman"/>
          <w:sz w:val="24"/>
          <w:szCs w:val="24"/>
        </w:rPr>
        <w:fldChar w:fldCharType="separate"/>
      </w:r>
      <w:r w:rsidR="007C211A">
        <w:rPr>
          <w:rFonts w:ascii="Times New Roman" w:hAnsi="Times New Roman" w:cs="Times New Roman"/>
          <w:noProof/>
          <w:sz w:val="24"/>
          <w:szCs w:val="24"/>
        </w:rPr>
        <w:t>(1)</w:t>
      </w:r>
      <w:r w:rsidR="007C211A">
        <w:rPr>
          <w:rFonts w:ascii="Times New Roman" w:hAnsi="Times New Roman" w:cs="Times New Roman"/>
          <w:sz w:val="24"/>
          <w:szCs w:val="24"/>
        </w:rPr>
        <w:fldChar w:fldCharType="end"/>
      </w:r>
      <w:r w:rsidRPr="00E14288">
        <w:rPr>
          <w:rFonts w:ascii="Times New Roman" w:hAnsi="Times New Roman" w:cs="Times New Roman"/>
          <w:sz w:val="24"/>
          <w:szCs w:val="24"/>
        </w:rPr>
        <w:t>, homeless shelters</w:t>
      </w:r>
      <w:r w:rsidR="00FD3C57" w:rsidRPr="00E14288">
        <w:rPr>
          <w:rFonts w:ascii="Times New Roman" w:hAnsi="Times New Roman" w:cs="Times New Roman"/>
          <w:sz w:val="24"/>
          <w:szCs w:val="24"/>
        </w:rPr>
        <w:t xml:space="preserve"> </w:t>
      </w:r>
      <w:r w:rsidR="006803D6"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ky08grm","properties":{"formattedCitation":"(2\\uc0\\u8211{}5)","plainCitation":"(2–5)","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006803D6"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2–5)</w:t>
      </w:r>
      <w:r w:rsidR="006803D6" w:rsidRPr="00E14288">
        <w:rPr>
          <w:rFonts w:ascii="Times New Roman" w:hAnsi="Times New Roman" w:cs="Times New Roman"/>
          <w:sz w:val="24"/>
          <w:szCs w:val="24"/>
        </w:rPr>
        <w:fldChar w:fldCharType="end"/>
      </w:r>
      <w:r w:rsidRPr="00E14288">
        <w:rPr>
          <w:rFonts w:ascii="Times New Roman" w:hAnsi="Times New Roman" w:cs="Times New Roman"/>
          <w:sz w:val="24"/>
          <w:szCs w:val="24"/>
        </w:rPr>
        <w:t>, and carceral facilities</w:t>
      </w:r>
      <w:r w:rsidR="00FD3C57" w:rsidRPr="00E14288">
        <w:rPr>
          <w:rFonts w:ascii="Times New Roman" w:hAnsi="Times New Roman" w:cs="Times New Roman"/>
          <w:sz w:val="24"/>
          <w:szCs w:val="24"/>
        </w:rPr>
        <w:t xml:space="preserve"> </w:t>
      </w:r>
      <w:r w:rsidR="00FD3C57"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P1gTs08q","properties":{"formattedCitation":"(6)","plainCitation":"(6)","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00FD3C57"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6)</w:t>
      </w:r>
      <w:r w:rsidR="00FD3C57"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have been devastating. </w:t>
      </w:r>
      <w:r w:rsidR="00C440C1" w:rsidRPr="00E14288">
        <w:rPr>
          <w:rFonts w:ascii="Times New Roman" w:hAnsi="Times New Roman" w:cs="Times New Roman"/>
          <w:sz w:val="24"/>
          <w:szCs w:val="24"/>
        </w:rPr>
        <w:t>In particular, s</w:t>
      </w:r>
      <w:r w:rsidR="00C34B43" w:rsidRPr="00E14288">
        <w:rPr>
          <w:rFonts w:ascii="Times New Roman" w:hAnsi="Times New Roman" w:cs="Times New Roman"/>
          <w:sz w:val="24"/>
          <w:szCs w:val="24"/>
        </w:rPr>
        <w:t xml:space="preserve">taff </w:t>
      </w:r>
      <w:r w:rsidR="005C6410" w:rsidRPr="00E14288">
        <w:rPr>
          <w:rFonts w:ascii="Times New Roman" w:hAnsi="Times New Roman" w:cs="Times New Roman"/>
          <w:sz w:val="24"/>
          <w:szCs w:val="24"/>
        </w:rPr>
        <w:t>have been known to seed</w:t>
      </w:r>
      <w:r w:rsidR="00C34B43" w:rsidRPr="00E14288">
        <w:rPr>
          <w:rFonts w:ascii="Times New Roman" w:hAnsi="Times New Roman" w:cs="Times New Roman"/>
          <w:sz w:val="24"/>
          <w:szCs w:val="24"/>
        </w:rPr>
        <w:t xml:space="preserve"> a number of outbreaks </w:t>
      </w:r>
      <w:r w:rsidR="00172032" w:rsidRPr="00E14288">
        <w:rPr>
          <w:rFonts w:ascii="Times New Roman" w:hAnsi="Times New Roman" w:cs="Times New Roman"/>
          <w:sz w:val="24"/>
          <w:szCs w:val="24"/>
        </w:rPr>
        <w:t>i</w:t>
      </w:r>
      <w:r w:rsidR="00C34B43" w:rsidRPr="00E14288">
        <w:rPr>
          <w:rFonts w:ascii="Times New Roman" w:hAnsi="Times New Roman" w:cs="Times New Roman"/>
          <w:sz w:val="24"/>
          <w:szCs w:val="24"/>
        </w:rPr>
        <w:t xml:space="preserve">n congregate settings across the </w:t>
      </w:r>
      <w:r w:rsidR="00B4730A" w:rsidRPr="00E14288">
        <w:rPr>
          <w:rFonts w:ascii="Times New Roman" w:hAnsi="Times New Roman" w:cs="Times New Roman"/>
          <w:sz w:val="24"/>
          <w:szCs w:val="24"/>
        </w:rPr>
        <w:t>United States</w:t>
      </w:r>
      <w:r w:rsidR="006749DD" w:rsidRPr="00E14288">
        <w:rPr>
          <w:rFonts w:ascii="Times New Roman" w:hAnsi="Times New Roman" w:cs="Times New Roman"/>
          <w:sz w:val="24"/>
          <w:szCs w:val="24"/>
        </w:rPr>
        <w:t xml:space="preserve">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VFSvSNN","properties":{"formattedCitation":"(6\\uc0\\u8211{}8)","plainCitation":"(6–8)","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006749DD"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6–8)</w:t>
      </w:r>
      <w:r w:rsidR="006749DD" w:rsidRPr="00E14288">
        <w:rPr>
          <w:rFonts w:ascii="Times New Roman" w:hAnsi="Times New Roman" w:cs="Times New Roman"/>
          <w:sz w:val="24"/>
          <w:szCs w:val="24"/>
        </w:rPr>
        <w:fldChar w:fldCharType="end"/>
      </w:r>
      <w:r w:rsidR="00C34B43" w:rsidRPr="00E14288">
        <w:rPr>
          <w:rFonts w:ascii="Times New Roman" w:hAnsi="Times New Roman" w:cs="Times New Roman"/>
          <w:sz w:val="24"/>
          <w:szCs w:val="24"/>
        </w:rPr>
        <w:t>.</w:t>
      </w:r>
      <w:r w:rsidR="00147672" w:rsidRPr="00E14288">
        <w:rPr>
          <w:rFonts w:ascii="Times New Roman" w:hAnsi="Times New Roman" w:cs="Times New Roman"/>
          <w:sz w:val="24"/>
          <w:szCs w:val="24"/>
        </w:rPr>
        <w:t xml:space="preserve"> </w:t>
      </w:r>
      <w:r w:rsidR="005C6410" w:rsidRPr="00E14288">
        <w:rPr>
          <w:rFonts w:ascii="Times New Roman" w:hAnsi="Times New Roman" w:cs="Times New Roman"/>
          <w:sz w:val="24"/>
          <w:szCs w:val="24"/>
        </w:rPr>
        <w:t>As such, r</w:t>
      </w:r>
      <w:r w:rsidR="00147672" w:rsidRPr="00E14288">
        <w:rPr>
          <w:rFonts w:ascii="Times New Roman" w:hAnsi="Times New Roman" w:cs="Times New Roman"/>
          <w:sz w:val="24"/>
          <w:szCs w:val="24"/>
        </w:rPr>
        <w:t xml:space="preserve">outine testing of staff </w:t>
      </w:r>
      <w:r w:rsidR="00A03249" w:rsidRPr="00E14288">
        <w:rPr>
          <w:rFonts w:ascii="Times New Roman" w:hAnsi="Times New Roman" w:cs="Times New Roman"/>
          <w:sz w:val="24"/>
          <w:szCs w:val="24"/>
        </w:rPr>
        <w:t xml:space="preserve">is </w:t>
      </w:r>
      <w:r w:rsidR="00147672" w:rsidRPr="00E14288">
        <w:rPr>
          <w:rFonts w:ascii="Times New Roman" w:hAnsi="Times New Roman" w:cs="Times New Roman"/>
          <w:sz w:val="24"/>
          <w:szCs w:val="24"/>
        </w:rPr>
        <w:t xml:space="preserve">essential </w:t>
      </w:r>
      <w:r w:rsidR="00916E05">
        <w:rPr>
          <w:rFonts w:ascii="Times New Roman" w:hAnsi="Times New Roman" w:cs="Times New Roman"/>
          <w:sz w:val="24"/>
          <w:szCs w:val="24"/>
        </w:rPr>
        <w:t>to</w:t>
      </w:r>
      <w:r w:rsidR="00A03249" w:rsidRPr="00E14288">
        <w:rPr>
          <w:rFonts w:ascii="Times New Roman" w:hAnsi="Times New Roman" w:cs="Times New Roman"/>
          <w:sz w:val="24"/>
          <w:szCs w:val="24"/>
        </w:rPr>
        <w:t xml:space="preserve"> </w:t>
      </w:r>
      <w:r w:rsidR="00147672" w:rsidRPr="00E14288">
        <w:rPr>
          <w:rFonts w:ascii="Times New Roman" w:hAnsi="Times New Roman" w:cs="Times New Roman"/>
          <w:sz w:val="24"/>
          <w:szCs w:val="24"/>
        </w:rPr>
        <w:t xml:space="preserve">identify new cases and prevent </w:t>
      </w:r>
      <w:r w:rsidR="007C211A">
        <w:rPr>
          <w:rFonts w:ascii="Times New Roman" w:hAnsi="Times New Roman" w:cs="Times New Roman"/>
          <w:sz w:val="24"/>
          <w:szCs w:val="24"/>
        </w:rPr>
        <w:t>case</w:t>
      </w:r>
      <w:r w:rsidR="00147672" w:rsidRPr="00E14288">
        <w:rPr>
          <w:rFonts w:ascii="Times New Roman" w:hAnsi="Times New Roman" w:cs="Times New Roman"/>
          <w:sz w:val="24"/>
          <w:szCs w:val="24"/>
        </w:rPr>
        <w:t xml:space="preserve"> importations into resident populations. </w:t>
      </w:r>
      <w:r w:rsidR="006749DD" w:rsidRPr="00E14288">
        <w:rPr>
          <w:rFonts w:ascii="Times New Roman" w:hAnsi="Times New Roman" w:cs="Times New Roman"/>
          <w:sz w:val="24"/>
          <w:szCs w:val="24"/>
        </w:rPr>
        <w:t xml:space="preserve">Prior analyses suggest that routine asymptomatic testing is an effective strategy to reduce transmission in homeless shelter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e6YpEcZf","properties":{"formattedCitation":"(9)","plainCitation":"(9)","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9)</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in healthcare setting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6Pp1Jn97","properties":{"formattedCitation":"(10)","plainCitation":"(10)","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0)</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and prior to airline travel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SJRuUbMB","properties":{"formattedCitation":"(11)","plainCitation":"(11)","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1)</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w:t>
      </w:r>
    </w:p>
    <w:p w14:paraId="2C05A7F2" w14:textId="3BB95F30" w:rsidR="005C6410" w:rsidRPr="00E14288" w:rsidRDefault="005C641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In correctional and detention facilities</w:t>
      </w:r>
      <w:r w:rsidR="00C440C1" w:rsidRPr="00E14288">
        <w:rPr>
          <w:rFonts w:ascii="Times New Roman" w:hAnsi="Times New Roman" w:cs="Times New Roman"/>
          <w:sz w:val="24"/>
          <w:szCs w:val="24"/>
        </w:rPr>
        <w:t xml:space="preserve">, </w:t>
      </w:r>
      <w:r w:rsidRPr="00E14288">
        <w:rPr>
          <w:rFonts w:ascii="Times New Roman" w:hAnsi="Times New Roman" w:cs="Times New Roman"/>
          <w:sz w:val="24"/>
          <w:szCs w:val="24"/>
        </w:rPr>
        <w:t xml:space="preserve">preventing </w:t>
      </w:r>
      <w:r w:rsidR="00C440C1" w:rsidRPr="00E14288">
        <w:rPr>
          <w:rFonts w:ascii="Times New Roman" w:hAnsi="Times New Roman" w:cs="Times New Roman"/>
          <w:sz w:val="24"/>
          <w:szCs w:val="24"/>
        </w:rPr>
        <w:t>spillover from the community to facility staff and subsequen</w:t>
      </w:r>
      <w:r w:rsidRPr="00E14288">
        <w:rPr>
          <w:rFonts w:ascii="Times New Roman" w:hAnsi="Times New Roman" w:cs="Times New Roman"/>
          <w:sz w:val="24"/>
          <w:szCs w:val="24"/>
        </w:rPr>
        <w:t xml:space="preserve">tly </w:t>
      </w:r>
      <w:r w:rsidR="00C440C1" w:rsidRPr="00E14288">
        <w:rPr>
          <w:rFonts w:ascii="Times New Roman" w:hAnsi="Times New Roman" w:cs="Times New Roman"/>
          <w:sz w:val="24"/>
          <w:szCs w:val="24"/>
        </w:rPr>
        <w:t xml:space="preserve">into resident populations remains a </w:t>
      </w:r>
      <w:r w:rsidRPr="00E14288">
        <w:rPr>
          <w:rFonts w:ascii="Times New Roman" w:hAnsi="Times New Roman" w:cs="Times New Roman"/>
          <w:sz w:val="24"/>
          <w:szCs w:val="24"/>
        </w:rPr>
        <w:t xml:space="preserve">significant </w:t>
      </w:r>
      <w:commentRangeStart w:id="49"/>
      <w:commentRangeStart w:id="50"/>
      <w:commentRangeStart w:id="51"/>
      <w:r w:rsidRPr="00E14288">
        <w:rPr>
          <w:rFonts w:ascii="Times New Roman" w:hAnsi="Times New Roman" w:cs="Times New Roman"/>
          <w:sz w:val="24"/>
          <w:szCs w:val="24"/>
        </w:rPr>
        <w:t>challenge</w:t>
      </w:r>
      <w:commentRangeEnd w:id="49"/>
      <w:r w:rsidR="0024379A">
        <w:rPr>
          <w:rStyle w:val="CommentReference"/>
          <w:rFonts w:ascii="Times New Roman" w:hAnsi="Times New Roman" w:cs="Times New Roman"/>
        </w:rPr>
        <w:commentReference w:id="49"/>
      </w:r>
      <w:commentRangeEnd w:id="50"/>
      <w:r w:rsidR="00F46E88">
        <w:rPr>
          <w:rStyle w:val="CommentReference"/>
          <w:rFonts w:ascii="Times New Roman" w:hAnsi="Times New Roman" w:cs="Times New Roman"/>
        </w:rPr>
        <w:commentReference w:id="50"/>
      </w:r>
      <w:commentRangeEnd w:id="51"/>
      <w:r w:rsidR="003C09B5">
        <w:rPr>
          <w:rStyle w:val="CommentReference"/>
          <w:rFonts w:ascii="Times New Roman" w:hAnsi="Times New Roman" w:cs="Times New Roman"/>
        </w:rPr>
        <w:commentReference w:id="51"/>
      </w:r>
      <w:ins w:id="52" w:author="Fukunaga, Rena (CDC/DDPHSIS/CGH/DGHT)" w:date="2021-07-26T11:12:00Z">
        <w:r w:rsidR="00F46E88">
          <w:rPr>
            <w:rFonts w:ascii="Times New Roman" w:hAnsi="Times New Roman" w:cs="Times New Roman"/>
            <w:sz w:val="24"/>
            <w:szCs w:val="24"/>
          </w:rPr>
          <w:t xml:space="preserve"> (</w:t>
        </w:r>
      </w:ins>
      <w:ins w:id="53" w:author="Fukunaga, Rena (CDC/DDPHSIS/CGH/DGHT)" w:date="2021-07-26T11:13:00Z">
        <w:r w:rsidR="00F46E88">
          <w:rPr>
            <w:rFonts w:ascii="Times New Roman" w:hAnsi="Times New Roman" w:cs="Times New Roman"/>
            <w:sz w:val="24"/>
            <w:szCs w:val="24"/>
          </w:rPr>
          <w:t>X)</w:t>
        </w:r>
      </w:ins>
      <w:r w:rsidR="00C440C1" w:rsidRPr="00E14288">
        <w:rPr>
          <w:rFonts w:ascii="Times New Roman" w:hAnsi="Times New Roman" w:cs="Times New Roman"/>
          <w:sz w:val="24"/>
          <w:szCs w:val="24"/>
        </w:rPr>
        <w:t xml:space="preserve">. </w:t>
      </w:r>
      <w:r w:rsidR="00A25499" w:rsidRPr="00E14288">
        <w:rPr>
          <w:rFonts w:ascii="Times New Roman" w:hAnsi="Times New Roman" w:cs="Times New Roman"/>
          <w:sz w:val="24"/>
          <w:szCs w:val="24"/>
        </w:rPr>
        <w:t>Having</w:t>
      </w:r>
      <w:r w:rsidR="00E852DD" w:rsidRPr="00E14288">
        <w:rPr>
          <w:rFonts w:ascii="Times New Roman" w:hAnsi="Times New Roman" w:cs="Times New Roman"/>
          <w:sz w:val="24"/>
          <w:szCs w:val="24"/>
        </w:rPr>
        <w:t xml:space="preserve"> a robust and responsive testing strategy</w:t>
      </w:r>
      <w:r w:rsidR="00A25499" w:rsidRPr="00E14288">
        <w:rPr>
          <w:rFonts w:ascii="Times New Roman" w:hAnsi="Times New Roman" w:cs="Times New Roman"/>
          <w:sz w:val="24"/>
          <w:szCs w:val="24"/>
        </w:rPr>
        <w:t xml:space="preserve"> thus</w:t>
      </w:r>
      <w:r w:rsidR="00E852DD" w:rsidRPr="00E14288">
        <w:rPr>
          <w:rFonts w:ascii="Times New Roman" w:hAnsi="Times New Roman" w:cs="Times New Roman"/>
          <w:sz w:val="24"/>
          <w:szCs w:val="24"/>
        </w:rPr>
        <w:t xml:space="preserve"> remains essential to a facility’s success in stopping the spread of COVID-19. </w:t>
      </w:r>
      <w:r w:rsidR="00B07CE3" w:rsidRPr="00E14288">
        <w:rPr>
          <w:rFonts w:ascii="Times New Roman" w:hAnsi="Times New Roman" w:cs="Times New Roman"/>
          <w:sz w:val="24"/>
          <w:szCs w:val="24"/>
        </w:rPr>
        <w:t xml:space="preserve">CDC’s Interim Guidance for SARS-CoV-2 Testing in Correctional and Detention Facilities recommends </w:t>
      </w:r>
      <w:ins w:id="54" w:author="Mosites, Emily (CDC/DDID/OD)" w:date="2021-07-24T15:56:00Z">
        <w:r w:rsidR="00E218AD">
          <w:rPr>
            <w:rFonts w:ascii="Times New Roman" w:hAnsi="Times New Roman" w:cs="Times New Roman"/>
            <w:sz w:val="24"/>
            <w:szCs w:val="24"/>
          </w:rPr>
          <w:t xml:space="preserve">that, </w:t>
        </w:r>
      </w:ins>
      <w:r w:rsidR="00CB4BD9" w:rsidRPr="00E14288">
        <w:rPr>
          <w:rFonts w:ascii="Times New Roman" w:hAnsi="Times New Roman" w:cs="Times New Roman"/>
          <w:sz w:val="24"/>
          <w:szCs w:val="24"/>
        </w:rPr>
        <w:t>after a known or suspected exposure to COVID-19, facility staff who are fully vaccinated should be tested for COVID-19</w:t>
      </w:r>
      <w:ins w:id="55" w:author="Mosites, Emily (CDC/DDID/OD)" w:date="2021-07-24T15:56:00Z">
        <w:r w:rsidR="00E218AD">
          <w:rPr>
            <w:rFonts w:ascii="Times New Roman" w:hAnsi="Times New Roman" w:cs="Times New Roman"/>
            <w:sz w:val="24"/>
            <w:szCs w:val="24"/>
          </w:rPr>
          <w:t xml:space="preserve"> but</w:t>
        </w:r>
      </w:ins>
      <w:del w:id="56" w:author="Mosites, Emily (CDC/DDID/OD)" w:date="2021-07-24T15:56:00Z">
        <w:r w:rsidR="00CB4BD9" w:rsidRPr="00E14288" w:rsidDel="00E218AD">
          <w:rPr>
            <w:rFonts w:ascii="Times New Roman" w:hAnsi="Times New Roman" w:cs="Times New Roman"/>
            <w:sz w:val="24"/>
            <w:szCs w:val="24"/>
          </w:rPr>
          <w:delText>;</w:delText>
        </w:r>
        <w:r w:rsidR="00D119AA" w:rsidRPr="00E14288" w:rsidDel="00E218AD">
          <w:rPr>
            <w:rFonts w:ascii="Times New Roman" w:hAnsi="Times New Roman" w:cs="Times New Roman"/>
            <w:sz w:val="24"/>
            <w:szCs w:val="24"/>
          </w:rPr>
          <w:delText xml:space="preserve"> and</w:delText>
        </w:r>
      </w:del>
      <w:r w:rsidR="00CB4BD9" w:rsidRPr="00E14288">
        <w:rPr>
          <w:rFonts w:ascii="Times New Roman" w:hAnsi="Times New Roman" w:cs="Times New Roman"/>
          <w:sz w:val="24"/>
          <w:szCs w:val="24"/>
        </w:rPr>
        <w:t xml:space="preserve"> </w:t>
      </w:r>
      <w:r w:rsidR="00D119AA" w:rsidRPr="00E14288">
        <w:rPr>
          <w:rFonts w:ascii="Times New Roman" w:hAnsi="Times New Roman" w:cs="Times New Roman"/>
          <w:sz w:val="24"/>
          <w:szCs w:val="24"/>
        </w:rPr>
        <w:t>need</w:t>
      </w:r>
      <w:r w:rsidR="00CB4BD9" w:rsidRPr="00E14288">
        <w:rPr>
          <w:rFonts w:ascii="Times New Roman" w:hAnsi="Times New Roman" w:cs="Times New Roman"/>
          <w:sz w:val="24"/>
          <w:szCs w:val="24"/>
        </w:rPr>
        <w:t xml:space="preserve"> </w:t>
      </w:r>
      <w:r w:rsidR="00E14288" w:rsidRPr="00E14288">
        <w:rPr>
          <w:rFonts w:ascii="Times New Roman" w:hAnsi="Times New Roman" w:cs="Times New Roman"/>
          <w:sz w:val="24"/>
          <w:szCs w:val="24"/>
        </w:rPr>
        <w:t xml:space="preserve">not </w:t>
      </w:r>
      <w:r w:rsidR="00CB4BD9" w:rsidRPr="00E14288">
        <w:rPr>
          <w:rFonts w:ascii="Times New Roman" w:hAnsi="Times New Roman" w:cs="Times New Roman"/>
          <w:sz w:val="24"/>
          <w:szCs w:val="24"/>
        </w:rPr>
        <w:t>be quarantined</w:t>
      </w:r>
      <w:r w:rsidR="007C211A">
        <w:rPr>
          <w:rFonts w:ascii="Times New Roman" w:hAnsi="Times New Roman" w:cs="Times New Roman"/>
          <w:sz w:val="24"/>
          <w:szCs w:val="24"/>
        </w:rPr>
        <w:t xml:space="preserve"> following a negative test </w:t>
      </w:r>
      <w:r w:rsidR="007C211A" w:rsidRPr="00E14288">
        <w:rPr>
          <w:rFonts w:ascii="Times New Roman" w:hAnsi="Times New Roman" w:cs="Times New Roman"/>
          <w:sz w:val="24"/>
          <w:szCs w:val="24"/>
        </w:rPr>
        <w:t>if asymptomatic</w:t>
      </w:r>
      <w:r w:rsidR="00CB4BD9" w:rsidRPr="00E14288">
        <w:rPr>
          <w:rFonts w:ascii="Times New Roman" w:hAnsi="Times New Roman" w:cs="Times New Roman"/>
          <w:sz w:val="24"/>
          <w:szCs w:val="24"/>
        </w:rPr>
        <w:t xml:space="preserve">. </w:t>
      </w:r>
      <w:commentRangeStart w:id="57"/>
      <w:commentRangeStart w:id="58"/>
      <w:del w:id="59" w:author="Fukunaga, Rena (CDC/DDPHSIS/CGH/DGHT)" w:date="2021-07-26T11:20:00Z">
        <w:r w:rsidR="00D119AA" w:rsidRPr="00E14288" w:rsidDel="00404115">
          <w:rPr>
            <w:rFonts w:ascii="Times New Roman" w:hAnsi="Times New Roman" w:cs="Times New Roman"/>
            <w:sz w:val="24"/>
            <w:szCs w:val="24"/>
          </w:rPr>
          <w:delText xml:space="preserve">However, </w:delText>
        </w:r>
        <w:r w:rsidR="00CB4BD9" w:rsidRPr="00E14288" w:rsidDel="00404115">
          <w:rPr>
            <w:rFonts w:ascii="Times New Roman" w:hAnsi="Times New Roman" w:cs="Times New Roman"/>
            <w:sz w:val="24"/>
            <w:szCs w:val="24"/>
          </w:rPr>
          <w:delText xml:space="preserve">fully vaccinated staff should still be tested routinely </w:delText>
        </w:r>
        <w:r w:rsidR="00D119AA" w:rsidRPr="00E14288" w:rsidDel="00404115">
          <w:rPr>
            <w:rFonts w:ascii="Times New Roman" w:hAnsi="Times New Roman" w:cs="Times New Roman"/>
            <w:sz w:val="24"/>
            <w:szCs w:val="24"/>
          </w:rPr>
          <w:delText>due to</w:delText>
        </w:r>
        <w:r w:rsidR="00CB4BD9" w:rsidRPr="00E14288" w:rsidDel="00404115">
          <w:rPr>
            <w:rFonts w:ascii="Times New Roman" w:hAnsi="Times New Roman" w:cs="Times New Roman"/>
            <w:sz w:val="24"/>
            <w:szCs w:val="24"/>
          </w:rPr>
          <w:delText xml:space="preserve"> the high risk of SARS-CoV-2 transmission in </w:delText>
        </w:r>
        <w:r w:rsidR="00D119AA" w:rsidRPr="00E14288" w:rsidDel="00404115">
          <w:rPr>
            <w:rFonts w:ascii="Times New Roman" w:hAnsi="Times New Roman" w:cs="Times New Roman"/>
            <w:sz w:val="24"/>
            <w:szCs w:val="24"/>
          </w:rPr>
          <w:delText>congregate-settings</w:delText>
        </w:r>
        <w:r w:rsidR="00CB4BD9" w:rsidRPr="00E14288" w:rsidDel="00404115">
          <w:rPr>
            <w:rFonts w:ascii="Times New Roman" w:hAnsi="Times New Roman" w:cs="Times New Roman"/>
            <w:sz w:val="24"/>
            <w:szCs w:val="24"/>
          </w:rPr>
          <w:delText>, and the possibility for vaccine breakthrough cases</w:delText>
        </w:r>
        <w:r w:rsidR="00E852DD" w:rsidRPr="00E14288" w:rsidDel="00404115">
          <w:rPr>
            <w:rFonts w:ascii="Times New Roman" w:hAnsi="Times New Roman" w:cs="Times New Roman"/>
            <w:sz w:val="24"/>
            <w:szCs w:val="24"/>
          </w:rPr>
          <w:delText xml:space="preserve">. </w:delText>
        </w:r>
        <w:commentRangeEnd w:id="57"/>
        <w:r w:rsidR="00B14AFA" w:rsidDel="00404115">
          <w:rPr>
            <w:rStyle w:val="CommentReference"/>
            <w:rFonts w:ascii="Times New Roman" w:hAnsi="Times New Roman" w:cs="Times New Roman"/>
          </w:rPr>
          <w:commentReference w:id="57"/>
        </w:r>
        <w:commentRangeEnd w:id="58"/>
        <w:r w:rsidR="00F46E88" w:rsidDel="00404115">
          <w:rPr>
            <w:rStyle w:val="CommentReference"/>
            <w:rFonts w:ascii="Times New Roman" w:hAnsi="Times New Roman" w:cs="Times New Roman"/>
          </w:rPr>
          <w:commentReference w:id="58"/>
        </w:r>
      </w:del>
      <w:r w:rsidR="00E852DD" w:rsidRPr="00E14288">
        <w:rPr>
          <w:rFonts w:ascii="Times New Roman" w:hAnsi="Times New Roman" w:cs="Times New Roman"/>
          <w:sz w:val="24"/>
          <w:szCs w:val="24"/>
        </w:rPr>
        <w:t>Otherwise</w:t>
      </w:r>
      <w:r w:rsidR="00D119AA" w:rsidRPr="00E14288">
        <w:rPr>
          <w:rFonts w:ascii="Times New Roman" w:hAnsi="Times New Roman" w:cs="Times New Roman"/>
          <w:sz w:val="24"/>
          <w:szCs w:val="24"/>
        </w:rPr>
        <w:t xml:space="preserve">, CDC recommends that routine screening testing for staff who are not fully vaccinated be conducted at least weekly when community transmission is substantial or high. </w:t>
      </w:r>
      <w:r w:rsidR="00E852DD" w:rsidRPr="00E14288">
        <w:rPr>
          <w:rFonts w:ascii="Times New Roman" w:hAnsi="Times New Roman" w:cs="Times New Roman"/>
          <w:sz w:val="24"/>
          <w:szCs w:val="24"/>
        </w:rPr>
        <w:t>At this time, the guidance does not specify when staff should be tested during the work week</w:t>
      </w:r>
      <w:r w:rsidR="00E14288" w:rsidRPr="00E14288">
        <w:rPr>
          <w:rFonts w:ascii="Times New Roman" w:hAnsi="Times New Roman" w:cs="Times New Roman"/>
          <w:sz w:val="24"/>
          <w:szCs w:val="24"/>
        </w:rPr>
        <w:t xml:space="preserve"> to maximize testing schedules vis-à-vis rapid identification and isolation of new staff cases</w:t>
      </w:r>
      <w:r w:rsidR="00F17B5E">
        <w:rPr>
          <w:rFonts w:ascii="Times New Roman" w:hAnsi="Times New Roman" w:cs="Times New Roman"/>
          <w:sz w:val="24"/>
          <w:szCs w:val="24"/>
        </w:rPr>
        <w:t xml:space="preserve"> (12)</w:t>
      </w:r>
      <w:r w:rsidR="00E14288" w:rsidRPr="00E14288">
        <w:rPr>
          <w:rFonts w:ascii="Times New Roman" w:hAnsi="Times New Roman" w:cs="Times New Roman"/>
          <w:sz w:val="24"/>
          <w:szCs w:val="24"/>
        </w:rPr>
        <w:t>.</w:t>
      </w:r>
    </w:p>
    <w:p w14:paraId="7221774F" w14:textId="77777777" w:rsidR="00E14288" w:rsidRPr="00E14288" w:rsidRDefault="00AB1F38"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Even as vaccination rates increase across the United States and the world, concerns over breakthrough variants and transmission among unvaccinated populations </w:t>
      </w:r>
      <w:r w:rsidR="00FF4F24" w:rsidRPr="00E14288">
        <w:rPr>
          <w:rFonts w:ascii="Times New Roman" w:hAnsi="Times New Roman" w:cs="Times New Roman"/>
          <w:sz w:val="24"/>
          <w:szCs w:val="24"/>
        </w:rPr>
        <w:t>reinforce</w:t>
      </w:r>
      <w:r w:rsidRPr="00E14288">
        <w:rPr>
          <w:rFonts w:ascii="Times New Roman" w:hAnsi="Times New Roman" w:cs="Times New Roman"/>
          <w:sz w:val="24"/>
          <w:szCs w:val="24"/>
        </w:rPr>
        <w:t xml:space="preserve"> the importance of </w:t>
      </w:r>
      <w:r w:rsidR="0013185A" w:rsidRPr="00E14288">
        <w:rPr>
          <w:rFonts w:ascii="Times New Roman" w:hAnsi="Times New Roman" w:cs="Times New Roman"/>
          <w:sz w:val="24"/>
          <w:szCs w:val="24"/>
        </w:rPr>
        <w:t xml:space="preserve">routine screening </w:t>
      </w:r>
      <w:r w:rsidRPr="00E14288">
        <w:rPr>
          <w:rFonts w:ascii="Times New Roman" w:hAnsi="Times New Roman" w:cs="Times New Roman"/>
          <w:sz w:val="24"/>
          <w:szCs w:val="24"/>
        </w:rPr>
        <w:t>testing</w:t>
      </w:r>
      <w:r w:rsidR="00E852DD" w:rsidRPr="00E14288">
        <w:rPr>
          <w:rFonts w:ascii="Times New Roman" w:hAnsi="Times New Roman" w:cs="Times New Roman"/>
          <w:sz w:val="24"/>
          <w:szCs w:val="24"/>
        </w:rPr>
        <w:t>, especially in congregate settings.</w:t>
      </w:r>
      <w:r w:rsidRPr="00E14288">
        <w:rPr>
          <w:rFonts w:ascii="Times New Roman" w:hAnsi="Times New Roman" w:cs="Times New Roman"/>
          <w:sz w:val="24"/>
          <w:szCs w:val="24"/>
        </w:rPr>
        <w:t xml:space="preserve"> </w:t>
      </w:r>
      <w:r w:rsidR="00147672" w:rsidRPr="00E14288">
        <w:rPr>
          <w:rFonts w:ascii="Times New Roman" w:hAnsi="Times New Roman" w:cs="Times New Roman"/>
          <w:sz w:val="24"/>
          <w:szCs w:val="24"/>
        </w:rPr>
        <w:t xml:space="preserve">Different testing strategies that consider the frequency and timing of testing in relation to staffing schedules and </w:t>
      </w:r>
      <w:r w:rsidR="00147672" w:rsidRPr="00E14288">
        <w:rPr>
          <w:rFonts w:ascii="Times New Roman" w:hAnsi="Times New Roman" w:cs="Times New Roman"/>
          <w:sz w:val="24"/>
          <w:szCs w:val="24"/>
        </w:rPr>
        <w:lastRenderedPageBreak/>
        <w:t>key transmission characteristics of SARS-CoV2 such as pre- and asymptomatic transmission and the duration of the latent period have not been systematically investigated.</w:t>
      </w:r>
      <w:r w:rsidR="0015497D" w:rsidRPr="00E14288">
        <w:rPr>
          <w:rFonts w:ascii="Times New Roman" w:hAnsi="Times New Roman" w:cs="Times New Roman"/>
          <w:sz w:val="24"/>
          <w:szCs w:val="24"/>
        </w:rPr>
        <w:t xml:space="preserve"> </w:t>
      </w:r>
    </w:p>
    <w:p w14:paraId="6A822D22" w14:textId="6245D08E" w:rsidR="00B4730A" w:rsidRPr="00E14288" w:rsidRDefault="0015497D"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Here we draw on staff</w:t>
      </w:r>
      <w:r w:rsidR="00221343" w:rsidRPr="00E14288">
        <w:rPr>
          <w:rFonts w:ascii="Times New Roman" w:hAnsi="Times New Roman" w:cs="Times New Roman"/>
          <w:sz w:val="24"/>
          <w:szCs w:val="24"/>
        </w:rPr>
        <w:t>ing</w:t>
      </w:r>
      <w:r w:rsidRPr="00E14288">
        <w:rPr>
          <w:rFonts w:ascii="Times New Roman" w:hAnsi="Times New Roman" w:cs="Times New Roman"/>
          <w:sz w:val="24"/>
          <w:szCs w:val="24"/>
        </w:rPr>
        <w:t xml:space="preserve"> and testing schedules from carceral facilities </w:t>
      </w:r>
      <w:r w:rsidR="00C34B43" w:rsidRPr="00E14288">
        <w:rPr>
          <w:rFonts w:ascii="Times New Roman" w:hAnsi="Times New Roman" w:cs="Times New Roman"/>
          <w:sz w:val="24"/>
          <w:szCs w:val="24"/>
        </w:rPr>
        <w:t>operated by the California Department of Corrections and Rehabilitation (CDCR)</w:t>
      </w:r>
      <w:r w:rsidRPr="00E14288">
        <w:rPr>
          <w:rFonts w:ascii="Times New Roman" w:hAnsi="Times New Roman" w:cs="Times New Roman"/>
          <w:sz w:val="24"/>
          <w:szCs w:val="24"/>
        </w:rPr>
        <w:t xml:space="preserve"> to fill this gap</w:t>
      </w:r>
      <w:r w:rsidR="00C34B43" w:rsidRPr="00E14288">
        <w:rPr>
          <w:rFonts w:ascii="Times New Roman" w:hAnsi="Times New Roman" w:cs="Times New Roman"/>
          <w:sz w:val="24"/>
          <w:szCs w:val="24"/>
        </w:rPr>
        <w:t>.</w:t>
      </w:r>
      <w:r w:rsidRPr="00E14288">
        <w:rPr>
          <w:rFonts w:ascii="Times New Roman" w:hAnsi="Times New Roman" w:cs="Times New Roman"/>
          <w:sz w:val="24"/>
          <w:szCs w:val="24"/>
        </w:rPr>
        <w:t xml:space="preserve"> We </w:t>
      </w:r>
      <w:commentRangeStart w:id="60"/>
      <w:commentRangeStart w:id="61"/>
      <w:commentRangeStart w:id="62"/>
      <w:del w:id="63" w:author="Fukunaga, Rena (CDC/DDPHSIS/CGH/DGHT)" w:date="2021-07-26T11:23:00Z">
        <w:r w:rsidRPr="00E14288" w:rsidDel="00404115">
          <w:rPr>
            <w:rFonts w:ascii="Times New Roman" w:hAnsi="Times New Roman" w:cs="Times New Roman"/>
            <w:sz w:val="24"/>
            <w:szCs w:val="24"/>
          </w:rPr>
          <w:delText xml:space="preserve">propose </w:delText>
        </w:r>
      </w:del>
      <w:ins w:id="64" w:author="Fukunaga, Rena (CDC/DDPHSIS/CGH/DGHT)" w:date="2021-07-26T11:23:00Z">
        <w:r w:rsidR="00404115">
          <w:rPr>
            <w:rFonts w:ascii="Times New Roman" w:hAnsi="Times New Roman" w:cs="Times New Roman"/>
            <w:sz w:val="24"/>
            <w:szCs w:val="24"/>
          </w:rPr>
          <w:t>developed</w:t>
        </w:r>
        <w:r w:rsidR="00404115" w:rsidRPr="00E14288">
          <w:rPr>
            <w:rFonts w:ascii="Times New Roman" w:hAnsi="Times New Roman" w:cs="Times New Roman"/>
            <w:sz w:val="24"/>
            <w:szCs w:val="24"/>
          </w:rPr>
          <w:t xml:space="preserve"> </w:t>
        </w:r>
      </w:ins>
      <w:r w:rsidRPr="00E14288">
        <w:rPr>
          <w:rFonts w:ascii="Times New Roman" w:hAnsi="Times New Roman" w:cs="Times New Roman"/>
          <w:sz w:val="24"/>
          <w:szCs w:val="24"/>
        </w:rPr>
        <w:t>an analytic framework</w:t>
      </w:r>
      <w:commentRangeEnd w:id="60"/>
      <w:r w:rsidR="007A3260">
        <w:rPr>
          <w:rStyle w:val="CommentReference"/>
          <w:rFonts w:ascii="Times New Roman" w:hAnsi="Times New Roman" w:cs="Times New Roman"/>
        </w:rPr>
        <w:commentReference w:id="60"/>
      </w:r>
      <w:commentRangeEnd w:id="61"/>
      <w:r w:rsidR="00404115">
        <w:rPr>
          <w:rStyle w:val="CommentReference"/>
          <w:rFonts w:ascii="Times New Roman" w:hAnsi="Times New Roman" w:cs="Times New Roman"/>
        </w:rPr>
        <w:commentReference w:id="61"/>
      </w:r>
      <w:commentRangeEnd w:id="62"/>
      <w:r w:rsidR="003C09B5">
        <w:rPr>
          <w:rStyle w:val="CommentReference"/>
          <w:rFonts w:ascii="Times New Roman" w:hAnsi="Times New Roman" w:cs="Times New Roman"/>
        </w:rPr>
        <w:commentReference w:id="62"/>
      </w:r>
      <w:r w:rsidRPr="00E14288">
        <w:rPr>
          <w:rFonts w:ascii="Times New Roman" w:hAnsi="Times New Roman" w:cs="Times New Roman"/>
          <w:sz w:val="24"/>
          <w:szCs w:val="24"/>
        </w:rPr>
        <w:t xml:space="preserve"> to estimate the effect of </w:t>
      </w:r>
      <w:del w:id="65" w:author="Mosites, Emily (CDC/DDID/OD)" w:date="2021-07-24T16:00:00Z">
        <w:r w:rsidRPr="00E14288" w:rsidDel="00847B46">
          <w:rPr>
            <w:rFonts w:ascii="Times New Roman" w:hAnsi="Times New Roman" w:cs="Times New Roman"/>
            <w:sz w:val="24"/>
            <w:szCs w:val="24"/>
          </w:rPr>
          <w:delText xml:space="preserve">variable </w:delText>
        </w:r>
      </w:del>
      <w:ins w:id="66" w:author="Mosites, Emily (CDC/DDID/OD)" w:date="2021-07-24T16:00:00Z">
        <w:r w:rsidR="00847B46">
          <w:rPr>
            <w:rFonts w:ascii="Times New Roman" w:hAnsi="Times New Roman" w:cs="Times New Roman"/>
            <w:sz w:val="24"/>
            <w:szCs w:val="24"/>
          </w:rPr>
          <w:t>different</w:t>
        </w:r>
        <w:r w:rsidR="00847B46" w:rsidRPr="00E14288">
          <w:rPr>
            <w:rFonts w:ascii="Times New Roman" w:hAnsi="Times New Roman" w:cs="Times New Roman"/>
            <w:sz w:val="24"/>
            <w:szCs w:val="24"/>
          </w:rPr>
          <w:t xml:space="preserve"> </w:t>
        </w:r>
      </w:ins>
      <w:r w:rsidRPr="00E14288">
        <w:rPr>
          <w:rFonts w:ascii="Times New Roman" w:hAnsi="Times New Roman" w:cs="Times New Roman"/>
          <w:sz w:val="24"/>
          <w:szCs w:val="24"/>
        </w:rPr>
        <w:t xml:space="preserve">testing frequencies and </w:t>
      </w:r>
      <w:commentRangeStart w:id="67"/>
      <w:commentRangeStart w:id="68"/>
      <w:commentRangeStart w:id="69"/>
      <w:r w:rsidRPr="00E14288">
        <w:rPr>
          <w:rFonts w:ascii="Times New Roman" w:hAnsi="Times New Roman" w:cs="Times New Roman"/>
          <w:sz w:val="24"/>
          <w:szCs w:val="24"/>
        </w:rPr>
        <w:t xml:space="preserve">delays </w:t>
      </w:r>
      <w:ins w:id="70" w:author="Mosites, Emily (CDC/DDID/OD)" w:date="2021-07-24T17:41:00Z">
        <w:r w:rsidR="00C83916">
          <w:rPr>
            <w:rFonts w:ascii="Times New Roman" w:hAnsi="Times New Roman" w:cs="Times New Roman"/>
            <w:sz w:val="24"/>
            <w:szCs w:val="24"/>
          </w:rPr>
          <w:t xml:space="preserve">in reporting results </w:t>
        </w:r>
      </w:ins>
      <w:commentRangeEnd w:id="67"/>
      <w:ins w:id="71" w:author="Mosites, Emily (CDC/DDID/OD)" w:date="2021-07-24T18:05:00Z">
        <w:r w:rsidR="00CB1B58">
          <w:rPr>
            <w:rStyle w:val="CommentReference"/>
            <w:rFonts w:ascii="Times New Roman" w:hAnsi="Times New Roman" w:cs="Times New Roman"/>
          </w:rPr>
          <w:commentReference w:id="67"/>
        </w:r>
      </w:ins>
      <w:commentRangeEnd w:id="68"/>
      <w:r w:rsidR="00404115">
        <w:rPr>
          <w:rStyle w:val="CommentReference"/>
          <w:rFonts w:ascii="Times New Roman" w:hAnsi="Times New Roman" w:cs="Times New Roman"/>
        </w:rPr>
        <w:commentReference w:id="68"/>
      </w:r>
      <w:commentRangeEnd w:id="69"/>
      <w:r w:rsidR="003C09B5">
        <w:rPr>
          <w:rStyle w:val="CommentReference"/>
          <w:rFonts w:ascii="Times New Roman" w:hAnsi="Times New Roman" w:cs="Times New Roman"/>
        </w:rPr>
        <w:commentReference w:id="69"/>
      </w:r>
      <w:r w:rsidRPr="00E14288">
        <w:rPr>
          <w:rFonts w:ascii="Times New Roman" w:hAnsi="Times New Roman" w:cs="Times New Roman"/>
          <w:sz w:val="24"/>
          <w:szCs w:val="24"/>
        </w:rPr>
        <w:t xml:space="preserve">on </w:t>
      </w:r>
      <w:commentRangeStart w:id="72"/>
      <w:commentRangeStart w:id="73"/>
      <w:commentRangeStart w:id="74"/>
      <w:r w:rsidRPr="00E14288">
        <w:rPr>
          <w:rFonts w:ascii="Times New Roman" w:hAnsi="Times New Roman" w:cs="Times New Roman"/>
          <w:sz w:val="24"/>
          <w:szCs w:val="24"/>
        </w:rPr>
        <w:t xml:space="preserve">the reproduction number, </w:t>
      </w:r>
      <m:oMath>
        <m:r>
          <m:rPr>
            <m:scr m:val="script"/>
          </m:rPr>
          <w:rPr>
            <w:rFonts w:ascii="Cambria Math" w:hAnsi="Cambria Math" w:cs="Times New Roman"/>
            <w:sz w:val="24"/>
            <w:szCs w:val="24"/>
          </w:rPr>
          <m:t>R</m:t>
        </m:r>
        <w:commentRangeEnd w:id="72"/>
        <m:r>
          <m:rPr>
            <m:sty m:val="p"/>
          </m:rPr>
          <w:rPr>
            <w:rStyle w:val="CommentReference"/>
            <w:rFonts w:ascii="Times New Roman" w:hAnsi="Times New Roman" w:cs="Times New Roman"/>
          </w:rPr>
          <w:commentReference w:id="72"/>
        </m:r>
        <w:commentRangeEnd w:id="73"/>
        <m:r>
          <m:rPr>
            <m:sty m:val="p"/>
          </m:rPr>
          <w:rPr>
            <w:rStyle w:val="CommentReference"/>
            <w:rFonts w:ascii="Times New Roman" w:hAnsi="Times New Roman" w:cs="Times New Roman"/>
          </w:rPr>
          <w:commentReference w:id="73"/>
        </m:r>
        <w:commentRangeEnd w:id="74"/>
        <m:r>
          <m:rPr>
            <m:sty m:val="p"/>
          </m:rPr>
          <w:rPr>
            <w:rStyle w:val="CommentReference"/>
            <w:rFonts w:ascii="Times New Roman" w:hAnsi="Times New Roman" w:cs="Times New Roman"/>
          </w:rPr>
          <w:commentReference w:id="74"/>
        </m:r>
      </m:oMath>
      <w:r w:rsidRPr="00E14288">
        <w:rPr>
          <w:rFonts w:ascii="Times New Roman" w:hAnsi="Times New Roman" w:cs="Times New Roman"/>
          <w:sz w:val="24"/>
          <w:szCs w:val="24"/>
        </w:rPr>
        <w:t xml:space="preserve">. We then develop an individual-based model </w:t>
      </w:r>
      <w:r w:rsidR="00221343" w:rsidRPr="00E14288">
        <w:rPr>
          <w:rFonts w:ascii="Times New Roman" w:hAnsi="Times New Roman" w:cs="Times New Roman"/>
          <w:sz w:val="24"/>
          <w:szCs w:val="24"/>
        </w:rPr>
        <w:t xml:space="preserve">which incorporates CDCR staffing and testing schedules </w:t>
      </w:r>
      <w:r w:rsidRPr="00E14288">
        <w:rPr>
          <w:rFonts w:ascii="Times New Roman" w:hAnsi="Times New Roman" w:cs="Times New Roman"/>
          <w:sz w:val="24"/>
          <w:szCs w:val="24"/>
        </w:rPr>
        <w:t xml:space="preserve">to simulate community acquisition of SARS-CoV2 and subsequent </w:t>
      </w:r>
      <w:r w:rsidR="00221343" w:rsidRPr="00E14288">
        <w:rPr>
          <w:rFonts w:ascii="Times New Roman" w:hAnsi="Times New Roman" w:cs="Times New Roman"/>
          <w:sz w:val="24"/>
          <w:szCs w:val="24"/>
        </w:rPr>
        <w:t>transmission in a</w:t>
      </w:r>
      <w:r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Pr="00E14288">
        <w:rPr>
          <w:rFonts w:ascii="Times New Roman" w:hAnsi="Times New Roman" w:cs="Times New Roman"/>
          <w:sz w:val="24"/>
          <w:szCs w:val="24"/>
        </w:rPr>
        <w:t>. We use the model to explore via simulation the impact of aligning testing schedules with staffing schedules across testing frequencies, background community infection rates, and within-facility transmission rates</w:t>
      </w:r>
      <w:ins w:id="75" w:author="Mosites, Emily (CDC/DDID/OD)" w:date="2021-07-24T18:05:00Z">
        <w:r w:rsidR="008E223B">
          <w:rPr>
            <w:rFonts w:ascii="Times New Roman" w:hAnsi="Times New Roman" w:cs="Times New Roman"/>
            <w:sz w:val="24"/>
            <w:szCs w:val="24"/>
          </w:rPr>
          <w:t>.</w:t>
        </w:r>
      </w:ins>
    </w:p>
    <w:p w14:paraId="40015572" w14:textId="1C975598" w:rsidR="008C1FD0" w:rsidRPr="00E14288" w:rsidRDefault="008C1FD0" w:rsidP="00E14288">
      <w:pPr>
        <w:pStyle w:val="Heading2"/>
        <w:spacing w:line="480" w:lineRule="auto"/>
        <w:rPr>
          <w:rFonts w:ascii="Times New Roman" w:eastAsia="Times New Roman" w:hAnsi="Times New Roman" w:cs="Times New Roman"/>
          <w:szCs w:val="24"/>
        </w:rPr>
      </w:pPr>
      <w:bookmarkStart w:id="76" w:name="staff-work-and-testing-schedules"/>
      <w:r w:rsidRPr="00E14288">
        <w:rPr>
          <w:rFonts w:ascii="Times New Roman" w:eastAsia="Times New Roman" w:hAnsi="Times New Roman" w:cs="Times New Roman"/>
          <w:szCs w:val="24"/>
        </w:rPr>
        <w:t>Staff</w:t>
      </w:r>
      <w:r w:rsidR="003B135E" w:rsidRPr="00E14288">
        <w:rPr>
          <w:rFonts w:ascii="Times New Roman" w:eastAsia="Times New Roman" w:hAnsi="Times New Roman" w:cs="Times New Roman"/>
          <w:szCs w:val="24"/>
        </w:rPr>
        <w:t xml:space="preserve">ing </w:t>
      </w:r>
      <w:r w:rsidRPr="00E14288">
        <w:rPr>
          <w:rFonts w:ascii="Times New Roman" w:eastAsia="Times New Roman" w:hAnsi="Times New Roman" w:cs="Times New Roman"/>
          <w:szCs w:val="24"/>
        </w:rPr>
        <w:t>and testing schedules</w:t>
      </w:r>
      <w:r w:rsidR="00737A07" w:rsidRPr="00E14288">
        <w:rPr>
          <w:rFonts w:ascii="Times New Roman" w:eastAsia="Times New Roman" w:hAnsi="Times New Roman" w:cs="Times New Roman"/>
          <w:szCs w:val="24"/>
        </w:rPr>
        <w:t xml:space="preserve"> (191 words)</w:t>
      </w:r>
    </w:p>
    <w:p w14:paraId="2CAC94A3" w14:textId="2A6FB88D" w:rsidR="0013185A" w:rsidRPr="00E14288" w:rsidRDefault="0013185A" w:rsidP="00690A47">
      <w:pPr>
        <w:spacing w:line="480" w:lineRule="auto"/>
        <w:ind w:firstLine="720"/>
        <w:rPr>
          <w:rFonts w:ascii="Times New Roman" w:hAnsi="Times New Roman" w:cs="Times New Roman"/>
          <w:sz w:val="24"/>
          <w:szCs w:val="24"/>
        </w:rPr>
      </w:pPr>
      <w:bookmarkStart w:id="77" w:name="X07f80927fcb37ed2a68e4f6df02e8279cb45b07"/>
      <w:bookmarkEnd w:id="76"/>
      <w:r w:rsidRPr="00E14288">
        <w:rPr>
          <w:rFonts w:ascii="Times New Roman" w:hAnsi="Times New Roman" w:cs="Times New Roman"/>
          <w:sz w:val="24"/>
          <w:szCs w:val="24"/>
        </w:rPr>
        <w:t xml:space="preserve">CDCR collects extensive operations records including </w:t>
      </w:r>
      <w:ins w:id="78" w:author="Mosites, Emily (CDC/DDID/OD)" w:date="2021-07-24T16:04:00Z">
        <w:r w:rsidR="00030626">
          <w:rPr>
            <w:rFonts w:ascii="Times New Roman" w:hAnsi="Times New Roman" w:cs="Times New Roman"/>
            <w:sz w:val="24"/>
            <w:szCs w:val="24"/>
          </w:rPr>
          <w:t xml:space="preserve">information on </w:t>
        </w:r>
      </w:ins>
      <w:r w:rsidRPr="00E14288">
        <w:rPr>
          <w:rFonts w:ascii="Times New Roman" w:hAnsi="Times New Roman" w:cs="Times New Roman"/>
          <w:sz w:val="24"/>
          <w:szCs w:val="24"/>
        </w:rPr>
        <w:t xml:space="preserve">custody staff workdays (e.g., Mon-Thurs), work shifts (e.g., morning, evening, night), and SARS-CoV2 testing schedules. We use this information to generate a realistic representation of staff working schedules in model simulations. Four typical staff workweek schedules were identified using K-means clustering. Most common was a four-day workweek in which the staff member worked four consecutive days (e.g., Monday-Thursday), though the first day of the workweek varied across staff (Figure </w:t>
      </w:r>
      <w:r w:rsidR="00A16E90" w:rsidRPr="00E14288">
        <w:rPr>
          <w:rFonts w:ascii="Times New Roman" w:hAnsi="Times New Roman" w:cs="Times New Roman"/>
          <w:sz w:val="24"/>
          <w:szCs w:val="24"/>
        </w:rPr>
        <w:t>1</w:t>
      </w:r>
      <w:r w:rsidRPr="00E14288">
        <w:rPr>
          <w:rFonts w:ascii="Times New Roman" w:hAnsi="Times New Roman" w:cs="Times New Roman"/>
          <w:sz w:val="24"/>
          <w:szCs w:val="24"/>
        </w:rPr>
        <w:t xml:space="preserve">). Work shifts also tended to show consistent patterns. Staff typically worked either the morning, evening, or night shift, though alternating between morning and evening shifts was also common. Tests were most often administered on Tuesdays (if the staff had Tuesday in their typical workweek) regardless of whether it was the first day of the staff’s workweek. Testing on Wednesday and Thursday was also common across work schedules. </w:t>
      </w:r>
      <w:r w:rsidR="003B135E" w:rsidRPr="00E14288">
        <w:rPr>
          <w:rFonts w:ascii="Times New Roman" w:hAnsi="Times New Roman" w:cs="Times New Roman"/>
          <w:sz w:val="24"/>
          <w:szCs w:val="24"/>
        </w:rPr>
        <w:t xml:space="preserve">Only 10% of tests were conducted on the first day of a consecutive work period of 4 or more days. </w:t>
      </w:r>
      <w:r w:rsidRPr="00E14288">
        <w:rPr>
          <w:rFonts w:ascii="Times New Roman" w:hAnsi="Times New Roman" w:cs="Times New Roman"/>
          <w:sz w:val="24"/>
          <w:szCs w:val="24"/>
        </w:rPr>
        <w:lastRenderedPageBreak/>
        <w:t>Test results were usually returned on the same day or the day after specimen collection and almost all test results were received within 2 days of specimen collection.</w:t>
      </w:r>
    </w:p>
    <w:p w14:paraId="19ABF561" w14:textId="717E356F" w:rsidR="00A16E90" w:rsidRDefault="00A16E90" w:rsidP="0013185A">
      <w:r>
        <w:rPr>
          <w:noProof/>
        </w:rPr>
        <w:drawing>
          <wp:inline distT="0" distB="0" distL="0" distR="0" wp14:anchorId="0C3C5670" wp14:editId="184DB784">
            <wp:extent cx="5943600" cy="2641600"/>
            <wp:effectExtent l="0" t="0" r="0" b="0"/>
            <wp:docPr id="4" name="Picture 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Background patter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1D4CB7A" w14:textId="1CEC672D" w:rsidR="00A16E90" w:rsidRPr="00384DDF" w:rsidRDefault="00A16E90" w:rsidP="003B135E">
      <w:pPr>
        <w:pStyle w:val="Subtitle"/>
        <w:rPr>
          <w:rFonts w:eastAsia="Times New Roman" w:cs="Times New Roman"/>
          <w:sz w:val="24"/>
          <w:szCs w:val="24"/>
        </w:rPr>
      </w:pPr>
      <w:commentRangeStart w:id="79"/>
      <w:r w:rsidRPr="00384DDF">
        <w:rPr>
          <w:b/>
          <w:bCs/>
        </w:rPr>
        <w:t>Figure 1</w:t>
      </w:r>
      <w:commentRangeEnd w:id="79"/>
      <w:r w:rsidR="003C09B5">
        <w:rPr>
          <w:rStyle w:val="CommentReference"/>
          <w:rFonts w:eastAsiaTheme="minorHAnsi" w:cs="Times New Roman"/>
          <w:color w:val="auto"/>
        </w:rPr>
        <w:commentReference w:id="79"/>
      </w:r>
      <w:r w:rsidRPr="00384DDF">
        <w:rPr>
          <w:b/>
          <w:bCs/>
        </w:rPr>
        <w:t xml:space="preserve">. California Department of Corrections and Rehabilitation </w:t>
      </w:r>
      <w:r w:rsidR="003B135E" w:rsidRPr="00384DDF">
        <w:rPr>
          <w:b/>
          <w:bCs/>
        </w:rPr>
        <w:t xml:space="preserve">custody </w:t>
      </w:r>
      <w:r w:rsidRPr="00384DDF">
        <w:rPr>
          <w:b/>
          <w:bCs/>
        </w:rPr>
        <w:t>staff and testing schedules</w:t>
      </w:r>
      <w:r w:rsidR="003B135E" w:rsidRPr="00384DDF">
        <w:t>.</w:t>
      </w:r>
      <w:r w:rsidRPr="00384DDF">
        <w:t xml:space="preserve"> </w:t>
      </w:r>
      <w:r w:rsidRPr="00384DDF">
        <w:rPr>
          <w:rFonts w:eastAsia="Times New Roman"/>
          <w:shd w:val="clear" w:color="auto" w:fill="FFFFFF"/>
        </w:rPr>
        <w:t>Four typical weekly work schedules (y-axis) were identified among CDCR custody staff. These include a Monday to Thursday workweek (N=5969 staff), a Thursday to Sunday workweek (N=6180 staff), a Tuesday to Saturday workweek (N=9243 staff), and a Monday to Tuesday/Saturday to Sunday workweek (N=6936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very commonly work on that day). The size of the black circles represents the mean proportion of the total number of tests administered to each group that were given on the specified day.</w:t>
      </w:r>
    </w:p>
    <w:p w14:paraId="0D208C18" w14:textId="55A468B6" w:rsidR="008C1FD0" w:rsidRPr="00E14288" w:rsidRDefault="008C1FD0" w:rsidP="00E14288">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2</w:t>
      </w:r>
      <w:r w:rsidR="0060041F" w:rsidRPr="00E14288">
        <w:rPr>
          <w:rFonts w:ascii="Times New Roman" w:eastAsia="Times New Roman" w:hAnsi="Times New Roman" w:cs="Times New Roman"/>
          <w:szCs w:val="24"/>
        </w:rPr>
        <w:t xml:space="preserve"> (</w:t>
      </w:r>
      <w:r w:rsidR="00737A07" w:rsidRPr="00E14288">
        <w:rPr>
          <w:rFonts w:ascii="Times New Roman" w:eastAsia="Times New Roman" w:hAnsi="Times New Roman" w:cs="Times New Roman"/>
          <w:szCs w:val="24"/>
        </w:rPr>
        <w:t>667</w:t>
      </w:r>
      <w:r w:rsidR="0060041F" w:rsidRPr="00E14288">
        <w:rPr>
          <w:rFonts w:ascii="Times New Roman" w:eastAsia="Times New Roman" w:hAnsi="Times New Roman" w:cs="Times New Roman"/>
          <w:szCs w:val="24"/>
        </w:rPr>
        <w:t xml:space="preserve"> words)</w:t>
      </w:r>
    </w:p>
    <w:p w14:paraId="34AB19BC" w14:textId="547A4CA4" w:rsidR="008C1FD0" w:rsidRPr="00E14288"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Building on previous work investigating the effects of non-pharmaceutical interventions</w:t>
      </w:r>
      <w:r w:rsidR="00806D62" w:rsidRPr="00E14288">
        <w:rPr>
          <w:rFonts w:ascii="Times New Roman" w:hAnsi="Times New Roman" w:cs="Times New Roman"/>
          <w:sz w:val="24"/>
          <w:szCs w:val="24"/>
        </w:rPr>
        <w:t xml:space="preserve"> </w:t>
      </w:r>
      <w:r w:rsidR="00806D62"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J18ygQ6A","properties":{"formattedCitation":"(12)","plainCitation":"(12)","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806D62"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w:t>
      </w:r>
      <w:r w:rsidR="00E4723B">
        <w:rPr>
          <w:rFonts w:ascii="Times New Roman" w:hAnsi="Times New Roman" w:cs="Times New Roman"/>
          <w:noProof/>
          <w:sz w:val="24"/>
          <w:szCs w:val="24"/>
        </w:rPr>
        <w:t>3</w:t>
      </w:r>
      <w:r w:rsidR="007C211A">
        <w:rPr>
          <w:rFonts w:ascii="Times New Roman" w:hAnsi="Times New Roman" w:cs="Times New Roman"/>
          <w:noProof/>
          <w:sz w:val="24"/>
          <w:szCs w:val="24"/>
        </w:rPr>
        <w:t>)</w:t>
      </w:r>
      <w:r w:rsidR="00806D62"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00806D62"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y4k2xrir","properties":{"formattedCitation":"(13)","plainCitation":"(13)","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806D62"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w:t>
      </w:r>
      <w:r w:rsidR="00E4723B">
        <w:rPr>
          <w:rFonts w:ascii="Times New Roman" w:hAnsi="Times New Roman" w:cs="Times New Roman"/>
          <w:noProof/>
          <w:sz w:val="24"/>
          <w:szCs w:val="24"/>
        </w:rPr>
        <w:t>4</w:t>
      </w:r>
      <w:r w:rsidR="007C211A">
        <w:rPr>
          <w:rFonts w:ascii="Times New Roman" w:hAnsi="Times New Roman" w:cs="Times New Roman"/>
          <w:noProof/>
          <w:sz w:val="24"/>
          <w:szCs w:val="24"/>
        </w:rPr>
        <w:t>)</w:t>
      </w:r>
      <w:r w:rsidR="00806D62" w:rsidRPr="00E14288">
        <w:rPr>
          <w:rFonts w:ascii="Times New Roman" w:hAnsi="Times New Roman" w:cs="Times New Roman"/>
          <w:sz w:val="24"/>
          <w:szCs w:val="24"/>
        </w:rPr>
        <w:fldChar w:fldCharType="end"/>
      </w:r>
      <w:r w:rsidR="00806D62" w:rsidRPr="00E14288">
        <w:rPr>
          <w:rFonts w:ascii="Times New Roman" w:hAnsi="Times New Roman" w:cs="Times New Roman"/>
          <w:sz w:val="24"/>
          <w:szCs w:val="24"/>
        </w:rPr>
        <w:t xml:space="preserve"> </w:t>
      </w:r>
      <w:r w:rsidRPr="00E14288">
        <w:rPr>
          <w:rFonts w:ascii="Times New Roman" w:hAnsi="Times New Roman" w:cs="Times New Roman"/>
          <w:sz w:val="24"/>
          <w:szCs w:val="24"/>
        </w:rPr>
        <w:t xml:space="preserve">on the transmission of infectious diseases, individual contributions to SARS-CoV2 transmission through time ar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generated from key biological parameters of the virus that determine the distribution of infectiousness over time. A triangle distribution is used to model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Fig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a).</w:t>
      </w:r>
    </w:p>
    <w:p w14:paraId="230710CC" w14:textId="44F51F11" w:rsidR="008C1FD0" w:rsidRPr="00E14288"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lastRenderedPageBreak/>
        <w:t xml:space="preserve">The viral dynamics of SARS-CoV2 make control efforts challenging, high infectiousness in the absence of symptoms </w:t>
      </w:r>
      <w:r w:rsidR="00A245B6" w:rsidRPr="00E14288">
        <w:rPr>
          <w:rFonts w:ascii="Times New Roman" w:hAnsi="Times New Roman" w:cs="Times New Roman"/>
          <w:sz w:val="24"/>
          <w:szCs w:val="24"/>
        </w:rPr>
        <w:t>is</w:t>
      </w:r>
      <w:r w:rsidRPr="00E14288">
        <w:rPr>
          <w:rFonts w:ascii="Times New Roman" w:hAnsi="Times New Roman" w:cs="Times New Roman"/>
          <w:sz w:val="24"/>
          <w:szCs w:val="24"/>
        </w:rPr>
        <w:t xml:space="preserve"> common</w:t>
      </w:r>
      <w:r w:rsidR="00806D62" w:rsidRPr="00E14288">
        <w:rPr>
          <w:rFonts w:ascii="Times New Roman" w:hAnsi="Times New Roman" w:cs="Times New Roman"/>
          <w:sz w:val="24"/>
          <w:szCs w:val="24"/>
        </w:rPr>
        <w:t xml:space="preserve"> </w:t>
      </w:r>
      <w:r w:rsidR="00806D62"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JVW94YSZ","properties":{"formattedCitation":"(14\\uc0\\u8211{}16)","plainCitation":"(14–16)","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806D62"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1</w:t>
      </w:r>
      <w:r w:rsidR="00E4723B">
        <w:rPr>
          <w:rFonts w:ascii="Times New Roman" w:hAnsi="Times New Roman" w:cs="Times New Roman"/>
          <w:sz w:val="24"/>
        </w:rPr>
        <w:t>5</w:t>
      </w:r>
      <w:r w:rsidR="007C211A" w:rsidRPr="007C211A">
        <w:rPr>
          <w:rFonts w:ascii="Times New Roman" w:hAnsi="Times New Roman" w:cs="Times New Roman"/>
          <w:sz w:val="24"/>
        </w:rPr>
        <w:t>–1</w:t>
      </w:r>
      <w:r w:rsidR="00E4723B">
        <w:rPr>
          <w:rFonts w:ascii="Times New Roman" w:hAnsi="Times New Roman" w:cs="Times New Roman"/>
          <w:sz w:val="24"/>
        </w:rPr>
        <w:t>7</w:t>
      </w:r>
      <w:r w:rsidR="007C211A" w:rsidRPr="007C211A">
        <w:rPr>
          <w:rFonts w:ascii="Times New Roman" w:hAnsi="Times New Roman" w:cs="Times New Roman"/>
          <w:sz w:val="24"/>
        </w:rPr>
        <w:t>)</w:t>
      </w:r>
      <w:r w:rsidR="00806D62"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In terms of the infectiousness profile for SARS-CoV2, this means that peak infectiousnes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g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w:t>
      </w:r>
      <w:r w:rsidR="00304C07" w:rsidRPr="00E14288">
        <w:rPr>
          <w:rFonts w:ascii="Times New Roman" w:hAnsi="Times New Roman" w:cs="Times New Roman"/>
          <w:sz w:val="24"/>
          <w:szCs w:val="24"/>
        </w:rPr>
        <w:t xml:space="preserve"> </w:t>
      </w:r>
      <w:r w:rsidR="00304C07"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QpDgQmOg","properties":{"formattedCitation":"(16)","plainCitation":"(16)","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304C07"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w:t>
      </w:r>
      <w:r w:rsidR="00E4723B">
        <w:rPr>
          <w:rFonts w:ascii="Times New Roman" w:hAnsi="Times New Roman" w:cs="Times New Roman"/>
          <w:noProof/>
          <w:sz w:val="24"/>
          <w:szCs w:val="24"/>
        </w:rPr>
        <w:t>7</w:t>
      </w:r>
      <w:r w:rsidR="007C211A">
        <w:rPr>
          <w:rFonts w:ascii="Times New Roman" w:hAnsi="Times New Roman" w:cs="Times New Roman"/>
          <w:noProof/>
          <w:sz w:val="24"/>
          <w:szCs w:val="24"/>
        </w:rPr>
        <w:t>)</w:t>
      </w:r>
      <w:r w:rsidR="00304C07"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 interpreted as the expected number of cases generated by a new case over the duration of the infectious period. The model therefore assumes that new cases are most likely to be generated around the time of peak infectiousnes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769978CC" w14:textId="6BB76B20" w:rsidR="00F371A2" w:rsidRPr="00E14288"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In the presence of interventions that isolate 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oMath>
      <w:r w:rsidRPr="00E14288">
        <w:rPr>
          <w:rFonts w:ascii="Times New Roman" w:hAnsi="Times New Roman" w:cs="Times New Roman"/>
          <w:sz w:val="24"/>
          <w:szCs w:val="24"/>
        </w:rPr>
        <w:t xml:space="preserve">, e.g. through contact tracing, self-isolation following the onset of symptoms, or testing, the effect of isolation o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directly estimated from the time to isolation as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e>
        </m:nary>
        <m:r>
          <m:rPr>
            <m:sty m:val="bi"/>
          </m:rPr>
          <w:rPr>
            <w:rFonts w:ascii="Cambria Math" w:hAnsi="Cambria Math" w:cs="Times New Roman"/>
            <w:sz w:val="24"/>
            <w:szCs w:val="24"/>
          </w:rPr>
          <m:t>dt</m:t>
        </m:r>
        <m:r>
          <m:rPr>
            <m:sty m:val="p"/>
          </m:rPr>
          <w:rPr>
            <w:rFonts w:ascii="Cambria Math" w:hAnsi="Cambria Math" w:cs="Times New Roman"/>
            <w:sz w:val="24"/>
            <w:szCs w:val="24"/>
          </w:rPr>
          <m:t>)</m:t>
        </m:r>
      </m:oMath>
      <w:r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via improved contact tracing or more frequent testing can thus be </w:t>
      </w:r>
      <w:r w:rsidR="00A245B6" w:rsidRPr="00E14288">
        <w:rPr>
          <w:rFonts w:ascii="Times New Roman" w:hAnsi="Times New Roman" w:cs="Times New Roman"/>
          <w:sz w:val="24"/>
          <w:szCs w:val="24"/>
        </w:rPr>
        <w:t>represented</w:t>
      </w:r>
      <w:r w:rsidRPr="00E14288">
        <w:rPr>
          <w:rFonts w:ascii="Times New Roman" w:hAnsi="Times New Roman" w:cs="Times New Roman"/>
          <w:sz w:val="24"/>
          <w:szCs w:val="24"/>
        </w:rPr>
        <w:t xml:space="preserve">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Fig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 xml:space="preserve">a). The size of the slice removed is dependent on the shape of the overall triangle distribution, which is primarily determined by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the location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n relation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For instance,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then the proportional reduction i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estimated as </w:t>
      </w:r>
      <m:oMath>
        <m:f>
          <m:fPr>
            <m:ctrlPr>
              <w:rPr>
                <w:rFonts w:ascii="Cambria Math" w:hAnsi="Cambria Math" w:cs="Times New Roman"/>
                <w:sz w:val="24"/>
                <w:szCs w:val="24"/>
              </w:rPr>
            </m:ctrlPr>
          </m:fPr>
          <m:num>
            <m:r>
              <m:rPr>
                <m:sty m:val="bi"/>
              </m:rPr>
              <w:rPr>
                <w:rFonts w:ascii="Cambria Math" w:hAnsi="Cambria Math" w:cs="Times New Roman"/>
                <w:sz w:val="24"/>
                <w:szCs w:val="24"/>
              </w:rPr>
              <m:t>2</m:t>
            </m:r>
          </m:num>
          <m:den>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den>
        </m:f>
        <m:nary>
          <m:naryPr>
            <m:limLoc m:val="subSup"/>
            <m:ctrlPr>
              <w:rPr>
                <w:rFonts w:ascii="Cambria Math" w:hAnsi="Cambria Math" w:cs="Times New Roman"/>
                <w:sz w:val="24"/>
                <w:szCs w:val="24"/>
              </w:rPr>
            </m:ctrlPr>
          </m:naryPr>
          <m:sub>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r>
              <m:rPr>
                <m:sty m:val="p"/>
              </m:rPr>
              <w:rPr>
                <w:rFonts w:ascii="Cambria Math" w:hAnsi="Cambria Math" w:cs="Times New Roman"/>
                <w:sz w:val="24"/>
                <w:szCs w:val="24"/>
              </w:rPr>
              <m:t>(</m:t>
            </m:r>
          </m:e>
        </m:nary>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r>
          <m:rPr>
            <m:sty m:val="p"/>
          </m:rPr>
          <w:rPr>
            <w:rFonts w:ascii="Cambria Math" w:hAnsi="Cambria Math" w:cs="Times New Roman"/>
            <w:sz w:val="24"/>
            <w:szCs w:val="24"/>
          </w:rPr>
          <m:t>-</m:t>
        </m:r>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dt</m:t>
        </m:r>
      </m:oMath>
      <w:r w:rsidRPr="00E14288">
        <w:rPr>
          <w:rFonts w:ascii="Times New Roman" w:hAnsi="Times New Roman" w:cs="Times New Roman"/>
          <w:sz w:val="24"/>
          <w:szCs w:val="24"/>
        </w:rPr>
        <w:t xml:space="preserve">. </w:t>
      </w:r>
    </w:p>
    <w:p w14:paraId="4A7656F0" w14:textId="17240005" w:rsidR="008C1FD0" w:rsidRPr="00690A47"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Figure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sigmoidal, implying earlier isolation is incrementally more effective and the benefits of isolation level off later in the infectious period. Other interventions that reduc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across all levels of infectiousness such as </w:t>
      </w:r>
      <w:r w:rsidRPr="00E14288">
        <w:rPr>
          <w:rFonts w:ascii="Times New Roman" w:hAnsi="Times New Roman" w:cs="Times New Roman"/>
          <w:sz w:val="24"/>
          <w:szCs w:val="24"/>
        </w:rPr>
        <w:lastRenderedPageBreak/>
        <w:t xml:space="preserve">wearing a mask or reducing the contact rate between infectious and susceptible individuals can also be accommodated simply by multiplying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by a constant.</w:t>
      </w:r>
    </w:p>
    <w:p w14:paraId="11999D72" w14:textId="77777777" w:rsidR="008C1FD0" w:rsidRPr="000B3CAB" w:rsidRDefault="008C1FD0" w:rsidP="00E14288">
      <w:pPr>
        <w:pStyle w:val="Subtitle"/>
        <w:spacing w:line="480" w:lineRule="auto"/>
        <w:rPr>
          <w:rFonts w:eastAsia="Times New Roman" w:cs="Times New Roman"/>
          <w:sz w:val="22"/>
        </w:rPr>
      </w:pPr>
      <w:r w:rsidRPr="000B3CAB">
        <w:rPr>
          <w:rFonts w:eastAsia="Times New Roman" w:cs="Times New Roman"/>
          <w:b/>
          <w:sz w:val="22"/>
        </w:rPr>
        <w:t>Table 1</w:t>
      </w:r>
      <w:r w:rsidRPr="000B3CAB">
        <w:rPr>
          <w:rFonts w:eastAsia="Times New Roman" w:cs="Times New Roman"/>
          <w:sz w:val="22"/>
        </w:rPr>
        <w:t>: Distributions and parameter values used in analytic framework and model simulation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6"/>
        <w:gridCol w:w="4135"/>
        <w:gridCol w:w="1439"/>
      </w:tblGrid>
      <w:tr w:rsidR="00806D62" w:rsidRPr="00E14288" w14:paraId="0190895A" w14:textId="77777777" w:rsidTr="00384DDF">
        <w:tc>
          <w:tcPr>
            <w:tcW w:w="1990" w:type="pct"/>
          </w:tcPr>
          <w:p w14:paraId="4D39DF4D" w14:textId="77777777"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2" w:type="pct"/>
          </w:tcPr>
          <w:p w14:paraId="4038725A" w14:textId="77777777"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5087B751" w14:textId="77777777"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806D62" w:rsidRPr="00E14288" w14:paraId="7B22E687" w14:textId="77777777" w:rsidTr="00384DDF">
        <w:tc>
          <w:tcPr>
            <w:tcW w:w="1990" w:type="pct"/>
          </w:tcPr>
          <w:p w14:paraId="20F1FCE4" w14:textId="249ABE44" w:rsidR="008C1FD0" w:rsidRPr="00E14288" w:rsidRDefault="008C1FD0" w:rsidP="00E14288">
            <w:pPr>
              <w:spacing w:after="0"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w:t>
            </w:r>
            <w:r w:rsidR="00806D62" w:rsidRPr="00E14288">
              <w:rPr>
                <w:rFonts w:ascii="Times New Roman" w:eastAsia="Times New Roman" w:hAnsi="Times New Roman" w:cs="Times New Roman"/>
                <w:b/>
                <w:sz w:val="24"/>
                <w:szCs w:val="24"/>
              </w:rPr>
              <w:t xml:space="preserve">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806D62" w:rsidRPr="00E14288">
              <w:rPr>
                <w:rFonts w:ascii="Times New Roman" w:eastAsia="Times New Roman" w:hAnsi="Times New Roman" w:cs="Times New Roman"/>
                <w:b/>
                <w:sz w:val="24"/>
                <w:szCs w:val="24"/>
              </w:rPr>
              <w:t>)</w:t>
            </w:r>
          </w:p>
        </w:tc>
        <w:tc>
          <w:tcPr>
            <w:tcW w:w="2232" w:type="pct"/>
          </w:tcPr>
          <w:p w14:paraId="7E7F7D55" w14:textId="77777777" w:rsidR="008C1FD0" w:rsidRPr="00E14288" w:rsidRDefault="008C1FD0" w:rsidP="00E14288">
            <w:pPr>
              <w:spacing w:after="0" w:line="480" w:lineRule="auto"/>
              <w:jc w:val="both"/>
              <w:rPr>
                <w:rFonts w:ascii="Times New Roman" w:eastAsia="Times New Roman" w:hAnsi="Times New Roman" w:cs="Times New Roman"/>
                <w:bCs/>
                <w:sz w:val="24"/>
                <w:szCs w:val="24"/>
              </w:rPr>
            </w:pPr>
            <w:proofErr w:type="gramStart"/>
            <w:r w:rsidRPr="00E14288">
              <w:rPr>
                <w:rFonts w:ascii="Times New Roman" w:eastAsia="Times New Roman" w:hAnsi="Times New Roman" w:cs="Times New Roman"/>
                <w:bCs/>
                <w:i/>
                <w:iCs/>
                <w:sz w:val="24"/>
                <w:szCs w:val="24"/>
              </w:rPr>
              <w:t>Lognormal</w:t>
            </w:r>
            <w:r w:rsidRPr="00E14288">
              <w:rPr>
                <w:rFonts w:ascii="Times New Roman" w:eastAsia="Times New Roman" w:hAnsi="Times New Roman" w:cs="Times New Roman"/>
                <w:bCs/>
                <w:sz w:val="24"/>
                <w:szCs w:val="24"/>
              </w:rPr>
              <w:t>(</w:t>
            </w:r>
            <w:proofErr w:type="gramEnd"/>
            <w:r w:rsidRPr="00E14288">
              <w:rPr>
                <w:rFonts w:ascii="Times New Roman" w:eastAsia="Times New Roman" w:hAnsi="Times New Roman" w:cs="Times New Roman"/>
                <w:bCs/>
                <w:sz w:val="24"/>
                <w:szCs w:val="24"/>
              </w:rPr>
              <w:t>1.63, 0.5)</w:t>
            </w:r>
          </w:p>
        </w:tc>
        <w:tc>
          <w:tcPr>
            <w:tcW w:w="777" w:type="pct"/>
          </w:tcPr>
          <w:p w14:paraId="7BF82EA8" w14:textId="7B8A62D0" w:rsidR="008C1FD0" w:rsidRPr="00E14288" w:rsidRDefault="00FF26D2"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7C211A">
              <w:rPr>
                <w:rFonts w:ascii="Times New Roman" w:eastAsia="Times New Roman" w:hAnsi="Times New Roman" w:cs="Times New Roman"/>
                <w:bCs/>
                <w:sz w:val="24"/>
                <w:szCs w:val="24"/>
              </w:rPr>
              <w:instrText xml:space="preserve"> ADDIN ZOTERO_ITEM CSL_CITATION {"citationID":"h180vOFg","properties":{"formattedCitation":"(17)","plainCitation":"(17)","noteIndex":0},"citationItems":[{"id":608,"uris":["http://zotero.org/users/3463997/items/GRLGWWJC"],"uri":["http://zotero.org/users/3463997/items/GRLGWWJC"],"itemData":{"id":60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7C211A">
              <w:rPr>
                <w:rFonts w:ascii="Times New Roman" w:eastAsia="Times New Roman" w:hAnsi="Times New Roman" w:cs="Times New Roman"/>
                <w:bCs/>
                <w:noProof/>
                <w:sz w:val="24"/>
                <w:szCs w:val="24"/>
              </w:rPr>
              <w:t>(17)</w:t>
            </w:r>
            <w:r w:rsidRPr="00E14288">
              <w:rPr>
                <w:rFonts w:ascii="Times New Roman" w:eastAsia="Times New Roman" w:hAnsi="Times New Roman" w:cs="Times New Roman"/>
                <w:bCs/>
                <w:sz w:val="24"/>
                <w:szCs w:val="24"/>
              </w:rPr>
              <w:fldChar w:fldCharType="end"/>
            </w:r>
          </w:p>
        </w:tc>
      </w:tr>
      <w:tr w:rsidR="00806D62" w:rsidRPr="00E14288" w14:paraId="6BF4B529" w14:textId="77777777" w:rsidTr="00384DDF">
        <w:tc>
          <w:tcPr>
            <w:tcW w:w="1990" w:type="pct"/>
          </w:tcPr>
          <w:p w14:paraId="04F2C0DB" w14:textId="207D26E8"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w:t>
            </w:r>
            <w:r w:rsidR="00806D62" w:rsidRPr="00E14288">
              <w:rPr>
                <w:rFonts w:ascii="Times New Roman" w:eastAsia="Times New Roman" w:hAnsi="Times New Roman" w:cs="Times New Roman"/>
                <w:b/>
                <w:sz w:val="24"/>
                <w:szCs w:val="24"/>
              </w:rPr>
              <w:t xml:space="preserve">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00806D62" w:rsidRPr="00E14288">
              <w:rPr>
                <w:rFonts w:ascii="Times New Roman" w:eastAsia="Times New Roman" w:hAnsi="Times New Roman" w:cs="Times New Roman"/>
                <w:b/>
                <w:sz w:val="24"/>
                <w:szCs w:val="24"/>
              </w:rPr>
              <w:t>)</w:t>
            </w:r>
          </w:p>
        </w:tc>
        <w:tc>
          <w:tcPr>
            <w:tcW w:w="2232" w:type="pct"/>
          </w:tcPr>
          <w:p w14:paraId="6FDD561E" w14:textId="1B9C948F" w:rsidR="008C1FD0" w:rsidRPr="00E14288" w:rsidRDefault="003A6DA2" w:rsidP="00E14288">
            <w:pPr>
              <w:spacing w:after="0"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8C1FD0" w:rsidRPr="00E14288">
              <w:rPr>
                <w:rFonts w:ascii="Times New Roman" w:eastAsia="Times New Roman" w:hAnsi="Times New Roman" w:cs="Times New Roman"/>
                <w:bCs/>
                <w:sz w:val="24"/>
                <w:szCs w:val="24"/>
              </w:rPr>
              <w:t xml:space="preserve"> + </w:t>
            </w:r>
            <w:proofErr w:type="gramStart"/>
            <w:r w:rsidR="008C1FD0" w:rsidRPr="00E14288">
              <w:rPr>
                <w:rFonts w:ascii="Times New Roman" w:eastAsia="Times New Roman" w:hAnsi="Times New Roman" w:cs="Times New Roman"/>
                <w:bCs/>
                <w:i/>
                <w:iCs/>
                <w:sz w:val="24"/>
                <w:szCs w:val="24"/>
              </w:rPr>
              <w:t>Uniform</w:t>
            </w:r>
            <w:r w:rsidR="008C1FD0" w:rsidRPr="00E14288">
              <w:rPr>
                <w:rFonts w:ascii="Times New Roman" w:eastAsia="Times New Roman" w:hAnsi="Times New Roman" w:cs="Times New Roman"/>
                <w:bCs/>
                <w:sz w:val="24"/>
                <w:szCs w:val="24"/>
              </w:rPr>
              <w:t>(</w:t>
            </w:r>
            <w:proofErr w:type="gramEnd"/>
            <w:r w:rsidR="008C1FD0" w:rsidRPr="00E14288">
              <w:rPr>
                <w:rFonts w:ascii="Times New Roman" w:eastAsia="Times New Roman" w:hAnsi="Times New Roman" w:cs="Times New Roman"/>
                <w:bCs/>
                <w:sz w:val="24"/>
                <w:szCs w:val="24"/>
              </w:rPr>
              <w:t>-2,</w:t>
            </w:r>
            <w:r w:rsidR="00806D62" w:rsidRPr="00E14288">
              <w:rPr>
                <w:rFonts w:ascii="Times New Roman" w:eastAsia="Times New Roman" w:hAnsi="Times New Roman" w:cs="Times New Roman"/>
                <w:bCs/>
                <w:sz w:val="24"/>
                <w:szCs w:val="24"/>
              </w:rPr>
              <w:t xml:space="preserve"> </w:t>
            </w:r>
            <w:r w:rsidR="008C1FD0" w:rsidRPr="00E14288">
              <w:rPr>
                <w:rFonts w:ascii="Times New Roman" w:eastAsia="Times New Roman" w:hAnsi="Times New Roman" w:cs="Times New Roman"/>
                <w:bCs/>
                <w:sz w:val="24"/>
                <w:szCs w:val="24"/>
              </w:rPr>
              <w:t>0)</w:t>
            </w:r>
          </w:p>
        </w:tc>
        <w:tc>
          <w:tcPr>
            <w:tcW w:w="777" w:type="pct"/>
          </w:tcPr>
          <w:p w14:paraId="193D9E75" w14:textId="1D4EF2F2" w:rsidR="008C1FD0" w:rsidRPr="00E14288" w:rsidRDefault="00FF26D2"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7C211A">
              <w:rPr>
                <w:rFonts w:ascii="Times New Roman" w:eastAsia="Times New Roman" w:hAnsi="Times New Roman" w:cs="Times New Roman"/>
                <w:bCs/>
                <w:sz w:val="24"/>
                <w:szCs w:val="24"/>
              </w:rPr>
              <w:instrText xml:space="preserve"> ADDIN ZOTERO_ITEM CSL_CITATION {"citationID":"dcuHuCYN","properties":{"formattedCitation":"(16,18)","plainCitation":"(16,18)","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7C211A">
              <w:rPr>
                <w:rFonts w:ascii="Times New Roman" w:eastAsia="Times New Roman" w:hAnsi="Times New Roman" w:cs="Times New Roman"/>
                <w:bCs/>
                <w:noProof/>
                <w:sz w:val="24"/>
                <w:szCs w:val="24"/>
              </w:rPr>
              <w:t>(16,18)</w:t>
            </w:r>
            <w:r w:rsidRPr="00E14288">
              <w:rPr>
                <w:rFonts w:ascii="Times New Roman" w:eastAsia="Times New Roman" w:hAnsi="Times New Roman" w:cs="Times New Roman"/>
                <w:bCs/>
                <w:sz w:val="24"/>
                <w:szCs w:val="24"/>
              </w:rPr>
              <w:fldChar w:fldCharType="end"/>
            </w:r>
          </w:p>
        </w:tc>
      </w:tr>
      <w:tr w:rsidR="00806D62" w:rsidRPr="00E14288" w14:paraId="727CBBDB" w14:textId="77777777" w:rsidTr="00384DDF">
        <w:tc>
          <w:tcPr>
            <w:tcW w:w="1990" w:type="pct"/>
          </w:tcPr>
          <w:p w14:paraId="25D6CAC0" w14:textId="5DB2AD94"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w:t>
            </w:r>
            <w:r w:rsidR="00806D62" w:rsidRPr="00E14288">
              <w:rPr>
                <w:rFonts w:ascii="Times New Roman" w:eastAsia="Times New Roman" w:hAnsi="Times New Roman" w:cs="Times New Roman"/>
                <w:b/>
                <w:sz w:val="24"/>
                <w:szCs w:val="24"/>
              </w:rPr>
              <w:t xml:space="preserve">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00806D62" w:rsidRPr="00E14288">
              <w:rPr>
                <w:rFonts w:ascii="Times New Roman" w:eastAsia="Times New Roman" w:hAnsi="Times New Roman" w:cs="Times New Roman"/>
                <w:b/>
                <w:sz w:val="24"/>
                <w:szCs w:val="24"/>
              </w:rPr>
              <w:t>)</w:t>
            </w:r>
          </w:p>
        </w:tc>
        <w:tc>
          <w:tcPr>
            <w:tcW w:w="2232" w:type="pct"/>
          </w:tcPr>
          <w:p w14:paraId="3C2CEE1C" w14:textId="4CC423C2" w:rsidR="008C1FD0" w:rsidRPr="00E14288" w:rsidRDefault="008C1FD0"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t>(</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Cs/>
                <w:sz w:val="24"/>
                <w:szCs w:val="24"/>
              </w:rPr>
              <w:t>-</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Cs/>
                <w:sz w:val="24"/>
                <w:szCs w:val="24"/>
              </w:rPr>
              <w:t xml:space="preserve">) + </w:t>
            </w:r>
            <w:proofErr w:type="gramStart"/>
            <w:r w:rsidRPr="00E14288">
              <w:rPr>
                <w:rFonts w:ascii="Times New Roman" w:eastAsia="Times New Roman" w:hAnsi="Times New Roman" w:cs="Times New Roman"/>
                <w:bCs/>
                <w:i/>
                <w:iCs/>
                <w:sz w:val="24"/>
                <w:szCs w:val="24"/>
              </w:rPr>
              <w:t>Uniform</w:t>
            </w:r>
            <w:r w:rsidRPr="00E14288">
              <w:rPr>
                <w:rFonts w:ascii="Times New Roman" w:eastAsia="Times New Roman" w:hAnsi="Times New Roman" w:cs="Times New Roman"/>
                <w:bCs/>
                <w:sz w:val="24"/>
                <w:szCs w:val="24"/>
              </w:rPr>
              <w:t>(</w:t>
            </w:r>
            <w:proofErr w:type="gramEnd"/>
            <w:r w:rsidRPr="00E14288">
              <w:rPr>
                <w:rFonts w:ascii="Times New Roman" w:eastAsia="Times New Roman" w:hAnsi="Times New Roman" w:cs="Times New Roman"/>
                <w:bCs/>
                <w:sz w:val="24"/>
                <w:szCs w:val="24"/>
              </w:rPr>
              <w:t>6.5,</w:t>
            </w:r>
            <w:r w:rsidR="00806D62" w:rsidRPr="00E14288">
              <w:rPr>
                <w:rFonts w:ascii="Times New Roman" w:eastAsia="Times New Roman" w:hAnsi="Times New Roman" w:cs="Times New Roman"/>
                <w:bCs/>
                <w:sz w:val="24"/>
                <w:szCs w:val="24"/>
              </w:rPr>
              <w:t xml:space="preserve"> </w:t>
            </w:r>
            <w:r w:rsidRPr="00E14288">
              <w:rPr>
                <w:rFonts w:ascii="Times New Roman" w:eastAsia="Times New Roman" w:hAnsi="Times New Roman" w:cs="Times New Roman"/>
                <w:bCs/>
                <w:sz w:val="24"/>
                <w:szCs w:val="24"/>
              </w:rPr>
              <w:t>9.5)</w:t>
            </w:r>
          </w:p>
        </w:tc>
        <w:tc>
          <w:tcPr>
            <w:tcW w:w="777" w:type="pct"/>
          </w:tcPr>
          <w:p w14:paraId="22B77127" w14:textId="7579F9F6" w:rsidR="008C1FD0" w:rsidRPr="00E14288" w:rsidRDefault="00FF26D2"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7C211A">
              <w:rPr>
                <w:rFonts w:ascii="Times New Roman" w:eastAsia="Times New Roman" w:hAnsi="Times New Roman" w:cs="Times New Roman"/>
                <w:bCs/>
                <w:sz w:val="24"/>
                <w:szCs w:val="24"/>
              </w:rPr>
              <w:instrText xml:space="preserve"> ADDIN ZOTERO_ITEM CSL_CITATION {"citationID":"epUBCzn6","properties":{"formattedCitation":"(16,18)","plainCitation":"(16,18)","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7C211A">
              <w:rPr>
                <w:rFonts w:ascii="Times New Roman" w:eastAsia="Times New Roman" w:hAnsi="Times New Roman" w:cs="Times New Roman"/>
                <w:bCs/>
                <w:noProof/>
                <w:sz w:val="24"/>
                <w:szCs w:val="24"/>
              </w:rPr>
              <w:t>(16,18)</w:t>
            </w:r>
            <w:r w:rsidRPr="00E14288">
              <w:rPr>
                <w:rFonts w:ascii="Times New Roman" w:eastAsia="Times New Roman" w:hAnsi="Times New Roman" w:cs="Times New Roman"/>
                <w:bCs/>
                <w:sz w:val="24"/>
                <w:szCs w:val="24"/>
              </w:rPr>
              <w:fldChar w:fldCharType="end"/>
            </w:r>
          </w:p>
        </w:tc>
      </w:tr>
      <w:tr w:rsidR="00806D62" w:rsidRPr="00E14288" w14:paraId="43E2B7D5" w14:textId="77777777" w:rsidTr="00384DDF">
        <w:tc>
          <w:tcPr>
            <w:tcW w:w="1990" w:type="pct"/>
          </w:tcPr>
          <w:p w14:paraId="363FC6D5" w14:textId="77777777" w:rsidR="008C1FD0" w:rsidRPr="00E14288" w:rsidRDefault="008C1FD0" w:rsidP="00E14288">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Community Prevalence</w:t>
            </w:r>
          </w:p>
        </w:tc>
        <w:tc>
          <w:tcPr>
            <w:tcW w:w="2232" w:type="pct"/>
          </w:tcPr>
          <w:p w14:paraId="47BBA009" w14:textId="77777777" w:rsidR="008C1FD0" w:rsidRPr="00E14288" w:rsidRDefault="008C1FD0"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t>[0.1%, 0.5%, 1%]</w:t>
            </w:r>
          </w:p>
        </w:tc>
        <w:tc>
          <w:tcPr>
            <w:tcW w:w="777" w:type="pct"/>
          </w:tcPr>
          <w:p w14:paraId="03F75E21" w14:textId="3635DC8F" w:rsidR="008C1FD0" w:rsidRPr="00E14288" w:rsidRDefault="008C1FD0" w:rsidP="00E14288">
            <w:pPr>
              <w:spacing w:after="0" w:line="480" w:lineRule="auto"/>
              <w:jc w:val="both"/>
              <w:rPr>
                <w:rFonts w:ascii="Times New Roman" w:eastAsia="Times New Roman" w:hAnsi="Times New Roman" w:cs="Times New Roman"/>
                <w:bCs/>
                <w:sz w:val="24"/>
                <w:szCs w:val="24"/>
              </w:rPr>
            </w:pPr>
          </w:p>
        </w:tc>
      </w:tr>
      <w:tr w:rsidR="00806D62" w:rsidRPr="00E14288" w14:paraId="561FC10B" w14:textId="77777777" w:rsidTr="00384DDF">
        <w:tc>
          <w:tcPr>
            <w:tcW w:w="1990" w:type="pct"/>
          </w:tcPr>
          <w:p w14:paraId="6BB347C9" w14:textId="29B70050" w:rsidR="008C1FD0" w:rsidRPr="00E14288" w:rsidRDefault="00806D62" w:rsidP="00E14288">
            <w:pPr>
              <w:spacing w:after="0" w:line="480" w:lineRule="auto"/>
              <w:jc w:val="both"/>
              <w:rPr>
                <w:rFonts w:ascii="Times New Roman" w:eastAsia="Times New Roman" w:hAnsi="Times New Roman" w:cs="Times New Roman"/>
                <w:b/>
                <w:sz w:val="24"/>
                <w:szCs w:val="24"/>
              </w:rPr>
            </w:pPr>
            <m:oMathPara>
              <m:oMathParaPr>
                <m:jc m:val="left"/>
              </m:oMathParaPr>
              <m:oMath>
                <m:r>
                  <m:rPr>
                    <m:scr m:val="script"/>
                    <m:sty m:val="bi"/>
                  </m:rPr>
                  <w:rPr>
                    <w:rFonts w:ascii="Cambria Math" w:eastAsia="Times New Roman" w:hAnsi="Cambria Math" w:cs="Times New Roman"/>
                    <w:sz w:val="24"/>
                    <w:szCs w:val="24"/>
                  </w:rPr>
                  <m:t>R</m:t>
                </m:r>
              </m:oMath>
            </m:oMathPara>
          </w:p>
        </w:tc>
        <w:tc>
          <w:tcPr>
            <w:tcW w:w="2232" w:type="pct"/>
          </w:tcPr>
          <w:p w14:paraId="57D5C8F4" w14:textId="77777777" w:rsidR="008C1FD0" w:rsidRPr="00E14288" w:rsidRDefault="008C1FD0" w:rsidP="00E14288">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t>[0.5, 1.0, 1.5]</w:t>
            </w:r>
          </w:p>
        </w:tc>
        <w:tc>
          <w:tcPr>
            <w:tcW w:w="777" w:type="pct"/>
          </w:tcPr>
          <w:p w14:paraId="3F8B17E0" w14:textId="4B5B38F5" w:rsidR="008C1FD0" w:rsidRPr="00E14288" w:rsidRDefault="008C1FD0" w:rsidP="00E14288">
            <w:pPr>
              <w:spacing w:after="0" w:line="480" w:lineRule="auto"/>
              <w:jc w:val="both"/>
              <w:rPr>
                <w:rFonts w:ascii="Times New Roman" w:eastAsia="Times New Roman" w:hAnsi="Times New Roman" w:cs="Times New Roman"/>
                <w:bCs/>
                <w:sz w:val="24"/>
                <w:szCs w:val="24"/>
              </w:rPr>
            </w:pPr>
          </w:p>
        </w:tc>
      </w:tr>
    </w:tbl>
    <w:p w14:paraId="245721AF" w14:textId="77777777" w:rsidR="008C1FD0" w:rsidRPr="00E14288" w:rsidRDefault="008C1FD0" w:rsidP="00E14288">
      <w:pPr>
        <w:spacing w:line="480" w:lineRule="auto"/>
        <w:rPr>
          <w:rFonts w:ascii="Times New Roman" w:hAnsi="Times New Roman" w:cs="Times New Roman"/>
          <w:sz w:val="24"/>
          <w:szCs w:val="24"/>
        </w:rPr>
      </w:pPr>
    </w:p>
    <w:p w14:paraId="1B3DA694" w14:textId="0A7918B3" w:rsidR="008C1FD0" w:rsidRPr="00E14288"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Assuming testing is </w:t>
      </w:r>
      <w:commentRangeStart w:id="80"/>
      <w:commentRangeStart w:id="81"/>
      <w:commentRangeStart w:id="82"/>
      <w:r w:rsidRPr="00E14288">
        <w:rPr>
          <w:rFonts w:ascii="Times New Roman" w:hAnsi="Times New Roman" w:cs="Times New Roman"/>
          <w:sz w:val="24"/>
          <w:szCs w:val="24"/>
        </w:rPr>
        <w:t>independent of symptoms</w:t>
      </w:r>
      <w:commentRangeEnd w:id="80"/>
      <w:r w:rsidR="00F6059D">
        <w:rPr>
          <w:rStyle w:val="CommentReference"/>
          <w:rFonts w:ascii="Times New Roman" w:hAnsi="Times New Roman" w:cs="Times New Roman"/>
        </w:rPr>
        <w:commentReference w:id="80"/>
      </w:r>
      <w:commentRangeEnd w:id="81"/>
      <w:r w:rsidR="00404115">
        <w:rPr>
          <w:rStyle w:val="CommentReference"/>
          <w:rFonts w:ascii="Times New Roman" w:hAnsi="Times New Roman" w:cs="Times New Roman"/>
        </w:rPr>
        <w:commentReference w:id="81"/>
      </w:r>
      <w:commentRangeEnd w:id="82"/>
      <w:r w:rsidR="003C09B5">
        <w:rPr>
          <w:rStyle w:val="CommentReference"/>
          <w:rFonts w:ascii="Times New Roman" w:hAnsi="Times New Roman" w:cs="Times New Roman"/>
        </w:rPr>
        <w:commentReference w:id="82"/>
      </w:r>
      <w:r w:rsidRPr="00E14288">
        <w:rPr>
          <w:rFonts w:ascii="Times New Roman" w:hAnsi="Times New Roman" w:cs="Times New Roman"/>
          <w:sz w:val="24"/>
          <w:szCs w:val="24"/>
        </w:rPr>
        <w:t xml:space="preserve">, known contacts, and other reasons for explicitly seeking testing, the probability of going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days without being tested from the testing frequency, </w:t>
      </w:r>
      <m:oMath>
        <m:r>
          <m:rPr>
            <m:sty m:val="bi"/>
          </m:rPr>
          <w:rPr>
            <w:rFonts w:ascii="Cambria Math" w:hAnsi="Cambria Math" w:cs="Times New Roman"/>
            <w:sz w:val="24"/>
            <w:szCs w:val="24"/>
          </w:rPr>
          <m:t>f</m:t>
        </m:r>
      </m:oMath>
      <w:r w:rsidRPr="00E14288">
        <w:rPr>
          <w:rFonts w:ascii="Times New Roman" w:hAnsi="Times New Roman" w:cs="Times New Roman"/>
          <w:sz w:val="24"/>
          <w:szCs w:val="24"/>
        </w:rPr>
        <w:t xml:space="preserve">, 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Pr="00E14288">
        <w:rPr>
          <w:rFonts w:ascii="Times New Roman" w:hAnsi="Times New Roman" w:cs="Times New Roman"/>
          <w:sz w:val="24"/>
          <w:szCs w:val="24"/>
        </w:rPr>
        <w:t xml:space="preserve"> and the probability that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oMath>
      <w:r w:rsidRPr="00E14288">
        <w:rPr>
          <w:rFonts w:ascii="Times New Roman" w:hAnsi="Times New Roman" w:cs="Times New Roman"/>
          <w:sz w:val="24"/>
          <w:szCs w:val="24"/>
        </w:rPr>
        <w:t xml:space="preserve"> as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Pr="00E14288">
        <w:rPr>
          <w:rFonts w:ascii="Times New Roman" w:hAnsi="Times New Roman" w:cs="Times New Roman"/>
          <w:sz w:val="24"/>
          <w:szCs w:val="24"/>
        </w:rPr>
        <w:t xml:space="preserve">, assuming isolation occurs immediately after testing. Given substantial turnaround times between testing and isolation, particularly when relying on PCR-based tests, the delay between testing and isolation, </w:t>
      </w:r>
      <m:oMath>
        <m:r>
          <m:rPr>
            <m:sty m:val="bi"/>
          </m:rPr>
          <w:rPr>
            <w:rFonts w:ascii="Cambria Math" w:hAnsi="Cambria Math" w:cs="Times New Roman"/>
            <w:sz w:val="24"/>
            <w:szCs w:val="24"/>
          </w:rPr>
          <m:t>d</m:t>
        </m:r>
      </m:oMath>
      <w:r w:rsidRPr="00E14288">
        <w:rPr>
          <w:rFonts w:ascii="Times New Roman" w:hAnsi="Times New Roman" w:cs="Times New Roman"/>
          <w:sz w:val="24"/>
          <w:szCs w:val="24"/>
        </w:rPr>
        <w:t xml:space="preserve">, can also be incorporated as: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bi"/>
              </m:rPr>
              <w:rPr>
                <w:rFonts w:ascii="Cambria Math" w:hAnsi="Cambria Math" w:cs="Times New Roman"/>
                <w:sz w:val="24"/>
                <w:szCs w:val="24"/>
              </w:rPr>
              <m:t>1</m:t>
            </m:r>
          </m:num>
          <m:den>
            <m:sSup>
              <m:sSupPr>
                <m:ctrlPr>
                  <w:rPr>
                    <w:rFonts w:ascii="Cambria Math" w:hAnsi="Cambria Math" w:cs="Times New Roman"/>
                    <w:sz w:val="24"/>
                    <w:szCs w:val="24"/>
                  </w:rPr>
                </m:ctrlPr>
              </m:sSupPr>
              <m:e>
                <m:r>
                  <m:rPr>
                    <m:sty m:val="bi"/>
                  </m:rPr>
                  <w:rPr>
                    <w:rFonts w:ascii="Cambria Math" w:hAnsi="Cambria Math" w:cs="Times New Roman"/>
                    <w:sz w:val="24"/>
                    <w:szCs w:val="24"/>
                  </w:rPr>
                  <m:t>f</m:t>
                </m:r>
              </m:e>
              <m:sup>
                <m:r>
                  <m:rPr>
                    <m:sty m:val="p"/>
                  </m:rPr>
                  <w:rPr>
                    <w:rFonts w:ascii="Cambria Math" w:hAnsi="Cambria Math" w:cs="Times New Roman"/>
                    <w:sz w:val="24"/>
                    <w:szCs w:val="24"/>
                  </w:rPr>
                  <m:t>-</m:t>
                </m:r>
                <m:r>
                  <m:rPr>
                    <m:sty m:val="bi"/>
                  </m:rPr>
                  <w:rPr>
                    <w:rFonts w:ascii="Cambria Math" w:hAnsi="Cambria Math" w:cs="Times New Roman"/>
                    <w:sz w:val="24"/>
                    <w:szCs w:val="24"/>
                  </w:rPr>
                  <m:t>1</m:t>
                </m:r>
              </m:sup>
            </m:sSup>
            <m:r>
              <m:rPr>
                <m:sty m:val="p"/>
              </m:rPr>
              <w:rPr>
                <w:rFonts w:ascii="Cambria Math" w:hAnsi="Cambria Math" w:cs="Times New Roman"/>
                <w:sz w:val="24"/>
                <w:szCs w:val="24"/>
              </w:rPr>
              <m:t>+</m:t>
            </m:r>
            <m:r>
              <m:rPr>
                <m:sty m:val="bi"/>
              </m:rPr>
              <w:rPr>
                <w:rFonts w:ascii="Cambria Math" w:hAnsi="Cambria Math" w:cs="Times New Roman"/>
                <w:sz w:val="24"/>
                <w:szCs w:val="24"/>
              </w:rPr>
              <m:t>d</m:t>
            </m:r>
          </m:den>
        </m:f>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Pr="00E14288">
        <w:rPr>
          <w:rFonts w:ascii="Times New Roman" w:hAnsi="Times New Roman" w:cs="Times New Roman"/>
          <w:sz w:val="24"/>
          <w:szCs w:val="24"/>
        </w:rPr>
        <w:t xml:space="preserve">, where </w:t>
      </w:r>
      <m:oMath>
        <m:sSup>
          <m:sSupPr>
            <m:ctrlPr>
              <w:rPr>
                <w:rFonts w:ascii="Cambria Math" w:hAnsi="Cambria Math" w:cs="Times New Roman"/>
                <w:sz w:val="24"/>
                <w:szCs w:val="24"/>
              </w:rPr>
            </m:ctrlPr>
          </m:sSupPr>
          <m:e>
            <m:r>
              <m:rPr>
                <m:sty m:val="bi"/>
              </m:rPr>
              <w:rPr>
                <w:rFonts w:ascii="Cambria Math" w:hAnsi="Cambria Math" w:cs="Times New Roman"/>
                <w:sz w:val="24"/>
                <w:szCs w:val="24"/>
              </w:rPr>
              <m:t>f</m:t>
            </m:r>
          </m:e>
          <m:sup>
            <m:r>
              <m:rPr>
                <m:sty m:val="p"/>
              </m:rPr>
              <w:rPr>
                <w:rFonts w:ascii="Cambria Math" w:hAnsi="Cambria Math" w:cs="Times New Roman"/>
                <w:sz w:val="24"/>
                <w:szCs w:val="24"/>
              </w:rPr>
              <m:t>-</m:t>
            </m:r>
            <m:r>
              <m:rPr>
                <m:sty m:val="bi"/>
              </m:rPr>
              <w:rPr>
                <w:rFonts w:ascii="Cambria Math" w:hAnsi="Cambria Math" w:cs="Times New Roman"/>
                <w:sz w:val="24"/>
                <w:szCs w:val="24"/>
              </w:rPr>
              <m:t>1</m:t>
            </m:r>
          </m:sup>
        </m:sSup>
      </m:oMath>
      <w:r w:rsidRPr="00E14288">
        <w:rPr>
          <w:rFonts w:ascii="Times New Roman" w:hAnsi="Times New Roman" w:cs="Times New Roman"/>
          <w:sz w:val="24"/>
          <w:szCs w:val="24"/>
        </w:rPr>
        <w:t xml:space="preserve"> is simply the average number of days between tests. Figure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 xml:space="preserve">d shows that such delays have a detrimental effect that is greater than additive on the probability of achieving prompt isolation. For example, with a daily testing frequency and no delay,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E14288">
        <w:rPr>
          <w:rFonts w:ascii="Times New Roman" w:hAnsi="Times New Roman" w:cs="Times New Roman"/>
          <w:sz w:val="24"/>
          <w:szCs w:val="24"/>
        </w:rPr>
        <w:t xml:space="preserve">. However, increasing the delay to 1 or 2 days leads to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oMath>
      <w:r w:rsidRPr="00E14288">
        <w:rPr>
          <w:rFonts w:ascii="Times New Roman" w:hAnsi="Times New Roman" w:cs="Times New Roman"/>
          <w:sz w:val="24"/>
          <w:szCs w:val="24"/>
        </w:rPr>
        <w:t xml:space="preserve"> 0.875 and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2</m:t>
        </m:r>
        <m:r>
          <m:rPr>
            <m:sty m:val="p"/>
          </m:rPr>
          <w:rPr>
            <w:rFonts w:ascii="Cambria Math" w:hAnsi="Cambria Math" w:cs="Times New Roman"/>
            <w:sz w:val="24"/>
            <w:szCs w:val="24"/>
          </w:rPr>
          <m:t>)=</m:t>
        </m:r>
      </m:oMath>
      <w:r w:rsidRPr="00E14288">
        <w:rPr>
          <w:rFonts w:ascii="Times New Roman" w:hAnsi="Times New Roman" w:cs="Times New Roman"/>
          <w:sz w:val="24"/>
          <w:szCs w:val="24"/>
        </w:rPr>
        <w:t xml:space="preserve"> 0.704, respectively.</w:t>
      </w:r>
    </w:p>
    <w:p w14:paraId="272C3E9A" w14:textId="63EAF327" w:rsidR="008C1FD0" w:rsidRPr="00E14288" w:rsidRDefault="008C1FD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lastRenderedPageBreak/>
        <w:t xml:space="preserve">Testing frequency and delay 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essentially as the infectiousness on day </w:t>
      </w:r>
      <m:oMath>
        <m:r>
          <m:rPr>
            <m:sty m:val="bi"/>
          </m:rPr>
          <w:rPr>
            <w:rFonts w:ascii="Cambria Math" w:hAnsi="Cambria Math" w:cs="Times New Roman"/>
            <w:sz w:val="24"/>
            <w:szCs w:val="24"/>
          </w:rPr>
          <m:t>τ</m:t>
        </m:r>
      </m:oMath>
      <w:r w:rsidRPr="00E14288">
        <w:rPr>
          <w:rFonts w:ascii="Times New Roman" w:hAnsi="Times New Roman" w:cs="Times New Roman"/>
          <w:sz w:val="24"/>
          <w:szCs w:val="24"/>
        </w:rPr>
        <w:t xml:space="preserve"> weighted by the probability of remaining un-isolated on day </w:t>
      </w:r>
      <m:oMath>
        <m:r>
          <m:rPr>
            <m:sty m:val="bi"/>
          </m:rPr>
          <w:rPr>
            <w:rFonts w:ascii="Cambria Math" w:hAnsi="Cambria Math" w:cs="Times New Roman"/>
            <w:sz w:val="24"/>
            <w:szCs w:val="24"/>
          </w:rPr>
          <m:t>τ</m:t>
        </m:r>
      </m:oMath>
      <w:r w:rsidRPr="00E14288">
        <w:rPr>
          <w:rFonts w:ascii="Times New Roman" w:hAnsi="Times New Roman" w:cs="Times New Roman"/>
          <w:sz w:val="24"/>
          <w:szCs w:val="24"/>
        </w:rPr>
        <w:t xml:space="preserve"> :</w:t>
      </w:r>
    </w:p>
    <w:p w14:paraId="676A74AE" w14:textId="55642D87" w:rsidR="008C1FD0" w:rsidRPr="00E14288" w:rsidRDefault="008C1FD0" w:rsidP="00E14288">
      <w:pPr>
        <w:spacing w:line="480" w:lineRule="auto"/>
        <w:rPr>
          <w:rFonts w:ascii="Times New Roman" w:hAnsi="Times New Roman" w:cs="Times New Roman"/>
          <w:sz w:val="24"/>
          <w:szCs w:val="24"/>
        </w:rPr>
      </w:pPr>
      <m:oMathPara>
        <m:oMathParaPr>
          <m:jc m:val="center"/>
        </m:oMathParaPr>
        <m:oMath>
          <m:r>
            <m:rPr>
              <m:scr m:val="double-struck"/>
              <m:sty m:val="p"/>
            </m:rPr>
            <w:rPr>
              <w:rFonts w:ascii="Cambria Math" w:hAnsi="Cambria Math" w:cs="Times New Roman"/>
              <w:sz w:val="24"/>
              <w:szCs w:val="24"/>
            </w:rPr>
            <m:t>E[</m:t>
          </m:r>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nary>
            <m:naryPr>
              <m:limLoc m:val="subSup"/>
              <m:ctrlPr>
                <w:rPr>
                  <w:rFonts w:ascii="Cambria Math" w:hAnsi="Cambria Math" w:cs="Times New Roman"/>
                  <w:sz w:val="24"/>
                  <w:szCs w:val="24"/>
                </w:rPr>
              </m:ctrlPr>
            </m:naryPr>
            <m:sub>
              <m:r>
                <m:rPr>
                  <m:sty m:val="bi"/>
                </m:rPr>
                <w:rPr>
                  <w:rFonts w:ascii="Cambria Math" w:hAnsi="Cambria Math" w:cs="Times New Roman"/>
                  <w:sz w:val="24"/>
                  <w:szCs w:val="24"/>
                </w:rPr>
                <m:t>τ</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sup>
            <m:e>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τ</m:t>
                  </m:r>
                </m:sub>
              </m:sSub>
            </m:e>
          </m:nary>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bi"/>
                </m:rPr>
                <w:rPr>
                  <w:rFonts w:ascii="Cambria Math" w:hAnsi="Cambria Math" w:cs="Times New Roman"/>
                  <w:sz w:val="24"/>
                  <w:szCs w:val="24"/>
                </w:rPr>
                <m:t>1</m:t>
              </m:r>
            </m:num>
            <m:den>
              <m:sSup>
                <m:sSupPr>
                  <m:ctrlPr>
                    <w:rPr>
                      <w:rFonts w:ascii="Cambria Math" w:hAnsi="Cambria Math" w:cs="Times New Roman"/>
                      <w:sz w:val="24"/>
                      <w:szCs w:val="24"/>
                    </w:rPr>
                  </m:ctrlPr>
                </m:sSupPr>
                <m:e>
                  <m:r>
                    <m:rPr>
                      <m:sty m:val="bi"/>
                    </m:rPr>
                    <w:rPr>
                      <w:rFonts w:ascii="Cambria Math" w:hAnsi="Cambria Math" w:cs="Times New Roman"/>
                      <w:sz w:val="24"/>
                      <w:szCs w:val="24"/>
                    </w:rPr>
                    <m:t>f</m:t>
                  </m:r>
                </m:e>
                <m:sup>
                  <m:r>
                    <m:rPr>
                      <m:sty m:val="p"/>
                    </m:rPr>
                    <w:rPr>
                      <w:rFonts w:ascii="Cambria Math" w:hAnsi="Cambria Math" w:cs="Times New Roman"/>
                      <w:sz w:val="24"/>
                      <w:szCs w:val="24"/>
                    </w:rPr>
                    <m:t>-</m:t>
                  </m:r>
                  <m:r>
                    <m:rPr>
                      <m:sty m:val="bi"/>
                    </m:rPr>
                    <w:rPr>
                      <w:rFonts w:ascii="Cambria Math" w:hAnsi="Cambria Math" w:cs="Times New Roman"/>
                      <w:sz w:val="24"/>
                      <w:szCs w:val="24"/>
                    </w:rPr>
                    <m:t>1</m:t>
                  </m:r>
                </m:sup>
              </m:sSup>
              <m:r>
                <m:rPr>
                  <m:sty m:val="p"/>
                </m:rPr>
                <w:rPr>
                  <w:rFonts w:ascii="Cambria Math" w:hAnsi="Cambria Math" w:cs="Times New Roman"/>
                  <w:sz w:val="24"/>
                  <w:szCs w:val="24"/>
                </w:rPr>
                <m:t>+</m:t>
              </m:r>
              <m:r>
                <m:rPr>
                  <m:sty m:val="bi"/>
                </m:rPr>
                <w:rPr>
                  <w:rFonts w:ascii="Cambria Math" w:hAnsi="Cambria Math" w:cs="Times New Roman"/>
                  <w:sz w:val="24"/>
                  <w:szCs w:val="24"/>
                </w:rPr>
                <m:t>d</m:t>
              </m:r>
            </m:den>
          </m:f>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r>
            <m:rPr>
              <m:sty m:val="bi"/>
            </m:rPr>
            <w:rPr>
              <w:rFonts w:ascii="Cambria Math" w:hAnsi="Cambria Math" w:cs="Times New Roman"/>
              <w:sz w:val="24"/>
              <w:szCs w:val="24"/>
            </w:rPr>
            <m:t>dτ</m:t>
          </m:r>
        </m:oMath>
      </m:oMathPara>
    </w:p>
    <w:p w14:paraId="7A0B3623" w14:textId="0053BFFB" w:rsidR="008C1FD0" w:rsidRPr="00E14288" w:rsidRDefault="008C1FD0" w:rsidP="00E14288">
      <w:pPr>
        <w:spacing w:line="480" w:lineRule="auto"/>
        <w:rPr>
          <w:rFonts w:ascii="Times New Roman" w:hAnsi="Times New Roman" w:cs="Times New Roman"/>
          <w:sz w:val="24"/>
          <w:szCs w:val="24"/>
        </w:rPr>
      </w:pPr>
      <w:r w:rsidRPr="00E14288">
        <w:rPr>
          <w:rFonts w:ascii="Times New Roman" w:hAnsi="Times New Roman" w:cs="Times New Roman"/>
          <w:sz w:val="24"/>
          <w:szCs w:val="24"/>
        </w:rPr>
        <w:t xml:space="preserve">Figure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 xml:space="preserve">c shows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2 latent, peak,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4</m:t>
        </m:r>
      </m:oMath>
      <w:r w:rsidRPr="00E14288">
        <w:rPr>
          <w:rFonts w:ascii="Times New Roman" w:hAnsi="Times New Roman" w:cs="Times New Roman"/>
          <w:sz w:val="24"/>
          <w:szCs w:val="24"/>
        </w:rPr>
        <w:t xml:space="preserve">) and test delays from 0 to 2 days. These results again reiterate the importance of reducing test delays, as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approximately the same when testing every da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E14288">
        <w:rPr>
          <w:rFonts w:ascii="Times New Roman" w:hAnsi="Times New Roman" w:cs="Times New Roman"/>
          <w:sz w:val="24"/>
          <w:szCs w:val="24"/>
        </w:rPr>
        <w:t>) with a two-day turnaround time for test results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2</m:t>
        </m:r>
      </m:oMath>
      <w:r w:rsidRPr="00E14288">
        <w:rPr>
          <w:rFonts w:ascii="Times New Roman" w:hAnsi="Times New Roman" w:cs="Times New Roman"/>
          <w:sz w:val="24"/>
          <w:szCs w:val="24"/>
        </w:rPr>
        <w:t xml:space="preserve">) </w:t>
      </w:r>
      <w:r w:rsidR="00A245B6" w:rsidRPr="00E14288">
        <w:rPr>
          <w:rFonts w:ascii="Times New Roman" w:hAnsi="Times New Roman" w:cs="Times New Roman"/>
          <w:sz w:val="24"/>
          <w:szCs w:val="24"/>
        </w:rPr>
        <w:t>a</w:t>
      </w:r>
      <w:r w:rsidRPr="00E14288">
        <w:rPr>
          <w:rFonts w:ascii="Times New Roman" w:hAnsi="Times New Roman" w:cs="Times New Roman"/>
          <w:sz w:val="24"/>
          <w:szCs w:val="24"/>
        </w:rPr>
        <w:t>s testing every three days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3</m:t>
        </m:r>
      </m:oMath>
      <w:r w:rsidRPr="00E14288">
        <w:rPr>
          <w:rFonts w:ascii="Times New Roman" w:hAnsi="Times New Roman" w:cs="Times New Roman"/>
          <w:sz w:val="24"/>
          <w:szCs w:val="24"/>
        </w:rPr>
        <w:t>) with immediate test results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E14288">
        <w:rPr>
          <w:rFonts w:ascii="Times New Roman" w:hAnsi="Times New Roman" w:cs="Times New Roman"/>
          <w:sz w:val="24"/>
          <w:szCs w:val="24"/>
        </w:rPr>
        <w:t xml:space="preserve">) (fig </w:t>
      </w:r>
      <w:r w:rsidR="00FF4F24" w:rsidRPr="00E14288">
        <w:rPr>
          <w:rFonts w:ascii="Times New Roman" w:hAnsi="Times New Roman" w:cs="Times New Roman"/>
          <w:sz w:val="24"/>
          <w:szCs w:val="24"/>
        </w:rPr>
        <w:t>2</w:t>
      </w:r>
      <w:r w:rsidRPr="00E14288">
        <w:rPr>
          <w:rFonts w:ascii="Times New Roman" w:hAnsi="Times New Roman" w:cs="Times New Roman"/>
          <w:sz w:val="24"/>
          <w:szCs w:val="24"/>
        </w:rPr>
        <w:t xml:space="preserve">c, media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3</m:t>
        </m:r>
        <m:r>
          <m:rPr>
            <m:sty m:val="p"/>
          </m:rPr>
          <w:rPr>
            <w:rFonts w:ascii="Cambria Math" w:hAnsi="Cambria Math" w:cs="Times New Roman"/>
            <w:sz w:val="24"/>
            <w:szCs w:val="24"/>
          </w:rPr>
          <m:t>)=</m:t>
        </m:r>
      </m:oMath>
      <w:r w:rsidRPr="00E14288">
        <w:rPr>
          <w:rFonts w:ascii="Times New Roman" w:hAnsi="Times New Roman" w:cs="Times New Roman"/>
          <w:sz w:val="24"/>
          <w:szCs w:val="24"/>
        </w:rPr>
        <w:t xml:space="preserve"> 0.35 and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2</m:t>
        </m:r>
        <m:r>
          <m:rPr>
            <m:sty m:val="p"/>
          </m:rPr>
          <w:rPr>
            <w:rFonts w:ascii="Cambria Math" w:hAnsi="Cambria Math" w:cs="Times New Roman"/>
            <w:sz w:val="24"/>
            <w:szCs w:val="24"/>
          </w:rPr>
          <m:t>,</m:t>
        </m:r>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oMath>
      <w:r w:rsidRPr="00E14288">
        <w:rPr>
          <w:rFonts w:ascii="Times New Roman" w:hAnsi="Times New Roman" w:cs="Times New Roman"/>
          <w:sz w:val="24"/>
          <w:szCs w:val="24"/>
        </w:rPr>
        <w:t xml:space="preserve"> 0.34, respectively).</w:t>
      </w:r>
    </w:p>
    <w:p w14:paraId="1B28D161" w14:textId="77777777" w:rsidR="008C1FD0" w:rsidRPr="008C1FD0" w:rsidRDefault="008C1FD0" w:rsidP="008C1FD0">
      <w:pPr>
        <w:spacing w:after="0" w:line="360" w:lineRule="auto"/>
        <w:jc w:val="both"/>
        <w:rPr>
          <w:rFonts w:eastAsia="Times New Roman" w:cstheme="majorBidi"/>
          <w:b/>
          <w:sz w:val="24"/>
          <w:szCs w:val="26"/>
        </w:rPr>
      </w:pPr>
      <w:r w:rsidRPr="008C1FD0">
        <w:rPr>
          <w:rFonts w:eastAsia="Times New Roman" w:cstheme="majorBidi"/>
          <w:b/>
          <w:noProof/>
          <w:sz w:val="24"/>
          <w:szCs w:val="26"/>
        </w:rPr>
        <w:drawing>
          <wp:inline distT="0" distB="0" distL="0" distR="0" wp14:anchorId="21DA3DC8" wp14:editId="4C80E3F8">
            <wp:extent cx="5334000" cy="4000500"/>
            <wp:effectExtent l="0" t="0" r="0" b="0"/>
            <wp:docPr id="1" name="Picture" descr="Figure 1. Model framework and analytic results. A) Example infectiousness profile for \mathcal{R}=1, t_{latent}=3.5, t_{peak}=5, t_{infectious}=10, with shaded area demonstrating infectiousness slice removed if t_{iso}=7, leading to \mathcal{R}_{iso}=0.5. B) \mathcal{R}_{iso} as a function of t_{iso} with same parameters as in A and point indicating scenario depicted in A. C) Boxplots showing distributions of \mathbb{E}[\mathcal{R}_{iso}|\beta_t,f,d] as a function of testing frequency, f, and test delay, d, incorporating uncertainty in t_{latent}, t_{peak}, and t_{infectious} by drawing n=100 parameter sets for each, with baseline \mathcal{R}=1. Boxplots indicate median, interquartile range, and full range of values of \mathbb{E}[\mathcal{R}_{iso}|\beta_t,f,d]. D) Relationship between testing frequency, f, test delay, d, and probability isolation occurs by day t, i.e. t_{iso}\leq t, demonstrating that delays in testing substantially reduce the probability of prompt isolation, particularly in more frequent testing scenarios."/>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mod_schematic_plot-1.png"/>
                    <pic:cNvPicPr>
                      <a:picLocks noChangeAspect="1" noChangeArrowheads="1"/>
                    </pic:cNvPicPr>
                  </pic:nvPicPr>
                  <pic:blipFill>
                    <a:blip r:embed="rId19"/>
                    <a:stretch>
                      <a:fillRect/>
                    </a:stretch>
                  </pic:blipFill>
                  <pic:spPr bwMode="auto">
                    <a:xfrm>
                      <a:off x="0" y="0"/>
                      <a:ext cx="5334000" cy="4000500"/>
                    </a:xfrm>
                    <a:prstGeom prst="rect">
                      <a:avLst/>
                    </a:prstGeom>
                    <a:noFill/>
                    <a:ln w="9525">
                      <a:noFill/>
                      <a:headEnd/>
                      <a:tailEnd/>
                    </a:ln>
                  </pic:spPr>
                </pic:pic>
              </a:graphicData>
            </a:graphic>
          </wp:inline>
        </w:drawing>
      </w:r>
    </w:p>
    <w:p w14:paraId="07F5490A" w14:textId="149BAAA7" w:rsidR="008C1FD0" w:rsidRDefault="008C1FD0" w:rsidP="008C1FD0">
      <w:pPr>
        <w:pStyle w:val="Subtitle"/>
        <w:rPr>
          <w:rFonts w:eastAsia="Times New Roman"/>
          <w:sz w:val="22"/>
          <w:szCs w:val="24"/>
        </w:rPr>
      </w:pPr>
      <w:commentRangeStart w:id="83"/>
      <w:r w:rsidRPr="000B3CAB">
        <w:rPr>
          <w:rFonts w:eastAsia="Times New Roman"/>
          <w:b/>
          <w:sz w:val="22"/>
          <w:szCs w:val="24"/>
        </w:rPr>
        <w:lastRenderedPageBreak/>
        <w:t xml:space="preserve">Figure </w:t>
      </w:r>
      <w:r w:rsidR="00A16E90" w:rsidRPr="000B3CAB">
        <w:rPr>
          <w:rFonts w:eastAsia="Times New Roman"/>
          <w:b/>
          <w:sz w:val="22"/>
          <w:szCs w:val="24"/>
        </w:rPr>
        <w:t>2</w:t>
      </w:r>
      <w:commentRangeEnd w:id="83"/>
      <w:r w:rsidR="00B841F2">
        <w:rPr>
          <w:rStyle w:val="CommentReference"/>
          <w:rFonts w:eastAsiaTheme="minorHAnsi" w:cs="Times New Roman"/>
          <w:color w:val="auto"/>
        </w:rPr>
        <w:commentReference w:id="83"/>
      </w:r>
      <w:r w:rsidRPr="000B3CAB">
        <w:rPr>
          <w:rFonts w:eastAsia="Times New Roman"/>
          <w:b/>
          <w:sz w:val="22"/>
          <w:szCs w:val="24"/>
        </w:rPr>
        <w:t>. Model framework and analytic results</w:t>
      </w:r>
      <w:r w:rsidRPr="000B3CAB">
        <w:rPr>
          <w:rFonts w:eastAsia="Times New Roman"/>
          <w:bCs/>
          <w:sz w:val="22"/>
          <w:szCs w:val="24"/>
        </w:rPr>
        <w:t>.</w:t>
      </w:r>
      <w:r w:rsidRPr="000B3CAB">
        <w:rPr>
          <w:rFonts w:eastAsia="Times New Roman"/>
          <w:sz w:val="22"/>
          <w:szCs w:val="24"/>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3</m:t>
        </m:r>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peak</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10</m:t>
        </m:r>
      </m:oMath>
      <w:r w:rsidRPr="000B3CAB">
        <w:rPr>
          <w:rFonts w:eastAsia="Times New Roman"/>
          <w:sz w:val="22"/>
          <w:szCs w:val="24"/>
        </w:rPr>
        <w:t xml:space="preserve">, with 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m:t>
        </m:r>
      </m:oMath>
      <w:r w:rsidRPr="000B3CAB">
        <w:rPr>
          <w:rFonts w:eastAsia="Times New Roman"/>
          <w:sz w:val="22"/>
          <w:szCs w:val="24"/>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szCs w:val="24"/>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with same parameters as in A and point indicating scenario depicted in A. C) Boxplots showing distributions of </w:t>
      </w:r>
      <m:oMath>
        <m:r>
          <m:rPr>
            <m:scr m:val="double-struck"/>
            <m:sty m:val="p"/>
          </m:rPr>
          <w:rPr>
            <w:rFonts w:ascii="Cambria Math" w:eastAsia="Times New Roman" w:hAnsi="Cambria Math"/>
            <w:sz w:val="22"/>
            <w:szCs w:val="24"/>
          </w:rPr>
          <m:t>E[</m:t>
        </m:r>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sSub>
          <m:sSubPr>
            <m:ctrlPr>
              <w:rPr>
                <w:rFonts w:ascii="Cambria Math" w:eastAsia="Times New Roman" w:hAnsi="Cambria Math"/>
                <w:sz w:val="22"/>
                <w:szCs w:val="24"/>
              </w:rPr>
            </m:ctrlPr>
          </m:sSubPr>
          <m:e>
            <m:r>
              <m:rPr>
                <m:sty m:val="bi"/>
              </m:rPr>
              <w:rPr>
                <w:rFonts w:ascii="Cambria Math" w:eastAsia="Times New Roman" w:hAnsi="Cambria Math"/>
                <w:sz w:val="22"/>
                <w:szCs w:val="24"/>
              </w:rPr>
              <m:t>β</m:t>
            </m:r>
          </m:e>
          <m:sub>
            <m:r>
              <m:rPr>
                <m:sty m:val="bi"/>
              </m:rPr>
              <w:rPr>
                <w:rFonts w:ascii="Cambria Math" w:eastAsia="Times New Roman" w:hAnsi="Cambria Math"/>
                <w:sz w:val="22"/>
                <w:szCs w:val="24"/>
              </w:rPr>
              <m:t>t</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f</m:t>
        </m:r>
        <m:r>
          <m:rPr>
            <m:sty m:val="p"/>
          </m:rPr>
          <w:rPr>
            <w:rFonts w:ascii="Cambria Math" w:eastAsia="Times New Roman" w:hAnsi="Cambria Math"/>
            <w:sz w:val="22"/>
            <w:szCs w:val="24"/>
          </w:rPr>
          <m:t>,</m:t>
        </m:r>
        <m:r>
          <m:rPr>
            <m:sty m:val="bi"/>
          </m:rPr>
          <w:rPr>
            <w:rFonts w:ascii="Cambria Math" w:eastAsia="Times New Roman" w:hAnsi="Cambria Math"/>
            <w:sz w:val="22"/>
            <w:szCs w:val="24"/>
          </w:rPr>
          <m:t>d</m:t>
        </m:r>
        <m:r>
          <m:rPr>
            <m:sty m:val="p"/>
          </m:rPr>
          <w:rPr>
            <w:rFonts w:ascii="Cambria Math" w:eastAsia="Times New Roman" w:hAnsi="Cambria Math"/>
            <w:sz w:val="22"/>
            <w:szCs w:val="24"/>
          </w:rPr>
          <m:t>]</m:t>
        </m:r>
      </m:oMath>
      <w:r w:rsidRPr="000B3CAB">
        <w:rPr>
          <w:rFonts w:eastAsia="Times New Roman"/>
          <w:sz w:val="22"/>
          <w:szCs w:val="24"/>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and test delay, </w:t>
      </w:r>
      <m:oMath>
        <m:r>
          <m:rPr>
            <m:sty m:val="bi"/>
          </m:rPr>
          <w:rPr>
            <w:rFonts w:ascii="Cambria Math" w:eastAsia="Times New Roman" w:hAnsi="Cambria Math"/>
            <w:sz w:val="22"/>
            <w:szCs w:val="24"/>
          </w:rPr>
          <m:t>d</m:t>
        </m:r>
      </m:oMath>
      <w:r w:rsidRPr="000B3CAB">
        <w:rPr>
          <w:rFonts w:eastAsia="Times New Roman"/>
          <w:sz w:val="22"/>
          <w:szCs w:val="24"/>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peak</m:t>
            </m:r>
          </m:sub>
        </m:sSub>
      </m:oMath>
      <w:r w:rsidRPr="000B3CAB">
        <w:rPr>
          <w:rFonts w:eastAsia="Times New Roman"/>
          <w:sz w:val="22"/>
          <w:szCs w:val="24"/>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szCs w:val="24"/>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szCs w:val="24"/>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Boxplots indicate median, interquartile range, and full range of values of </w:t>
      </w:r>
      <m:oMath>
        <m:r>
          <m:rPr>
            <m:scr m:val="double-struck"/>
            <m:sty m:val="p"/>
          </m:rPr>
          <w:rPr>
            <w:rFonts w:ascii="Cambria Math" w:eastAsia="Times New Roman" w:hAnsi="Cambria Math"/>
            <w:sz w:val="22"/>
            <w:szCs w:val="24"/>
          </w:rPr>
          <m:t>E[</m:t>
        </m:r>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sSub>
          <m:sSubPr>
            <m:ctrlPr>
              <w:rPr>
                <w:rFonts w:ascii="Cambria Math" w:eastAsia="Times New Roman" w:hAnsi="Cambria Math"/>
                <w:sz w:val="22"/>
                <w:szCs w:val="24"/>
              </w:rPr>
            </m:ctrlPr>
          </m:sSubPr>
          <m:e>
            <m:r>
              <m:rPr>
                <m:sty m:val="bi"/>
              </m:rPr>
              <w:rPr>
                <w:rFonts w:ascii="Cambria Math" w:eastAsia="Times New Roman" w:hAnsi="Cambria Math"/>
                <w:sz w:val="22"/>
                <w:szCs w:val="24"/>
              </w:rPr>
              <m:t>β</m:t>
            </m:r>
          </m:e>
          <m:sub>
            <m:r>
              <m:rPr>
                <m:sty m:val="bi"/>
              </m:rPr>
              <w:rPr>
                <w:rFonts w:ascii="Cambria Math" w:eastAsia="Times New Roman" w:hAnsi="Cambria Math"/>
                <w:sz w:val="22"/>
                <w:szCs w:val="24"/>
              </w:rPr>
              <m:t>t</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f</m:t>
        </m:r>
        <m:r>
          <m:rPr>
            <m:sty m:val="p"/>
          </m:rPr>
          <w:rPr>
            <w:rFonts w:ascii="Cambria Math" w:eastAsia="Times New Roman" w:hAnsi="Cambria Math"/>
            <w:sz w:val="22"/>
            <w:szCs w:val="24"/>
          </w:rPr>
          <m:t>,</m:t>
        </m:r>
        <m:r>
          <m:rPr>
            <m:sty m:val="bi"/>
          </m:rPr>
          <w:rPr>
            <w:rFonts w:ascii="Cambria Math" w:eastAsia="Times New Roman" w:hAnsi="Cambria Math"/>
            <w:sz w:val="22"/>
            <w:szCs w:val="24"/>
          </w:rPr>
          <m:t>d</m:t>
        </m:r>
        <m:r>
          <m:rPr>
            <m:sty m:val="p"/>
          </m:rPr>
          <w:rPr>
            <w:rFonts w:ascii="Cambria Math" w:eastAsia="Times New Roman" w:hAnsi="Cambria Math"/>
            <w:sz w:val="22"/>
            <w:szCs w:val="24"/>
          </w:rPr>
          <m:t>]</m:t>
        </m:r>
      </m:oMath>
      <w:r w:rsidRPr="000B3CAB">
        <w:rPr>
          <w:rFonts w:eastAsia="Times New Roman"/>
          <w:sz w:val="22"/>
          <w:szCs w:val="24"/>
        </w:rPr>
        <w:t xml:space="preserve">. D) Relationship between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test delay, </w:t>
      </w:r>
      <m:oMath>
        <m:r>
          <m:rPr>
            <m:sty m:val="bi"/>
          </m:rPr>
          <w:rPr>
            <w:rFonts w:ascii="Cambria Math" w:eastAsia="Times New Roman" w:hAnsi="Cambria Math"/>
            <w:sz w:val="22"/>
            <w:szCs w:val="24"/>
          </w:rPr>
          <m:t>d</m:t>
        </m:r>
      </m:oMath>
      <w:r w:rsidRPr="000B3CAB">
        <w:rPr>
          <w:rFonts w:eastAsia="Times New Roman"/>
          <w:sz w:val="22"/>
          <w:szCs w:val="24"/>
        </w:rPr>
        <w:t xml:space="preserve">, and probability isolation occurs by day </w:t>
      </w:r>
      <m:oMath>
        <m:r>
          <m:rPr>
            <m:sty m:val="bi"/>
          </m:rPr>
          <w:rPr>
            <w:rFonts w:ascii="Cambria Math" w:eastAsia="Times New Roman" w:hAnsi="Cambria Math"/>
            <w:sz w:val="22"/>
            <w:szCs w:val="24"/>
          </w:rPr>
          <m:t>t</m:t>
        </m:r>
      </m:oMath>
      <w:r w:rsidRPr="000B3CAB">
        <w:rPr>
          <w:rFonts w:eastAsia="Times New Roman"/>
          <w:sz w:val="22"/>
          <w:szCs w:val="24"/>
        </w:rPr>
        <w:t xml:space="preserve">, </w:t>
      </w:r>
      <w:proofErr w:type="gramStart"/>
      <w:r w:rsidRPr="000B3CAB">
        <w:rPr>
          <w:rFonts w:eastAsia="Times New Roman"/>
          <w:sz w:val="22"/>
          <w:szCs w:val="24"/>
        </w:rPr>
        <w:t>i.e.</w:t>
      </w:r>
      <w:proofErr w:type="gramEnd"/>
      <w:r w:rsidRPr="000B3CAB">
        <w:rPr>
          <w:rFonts w:eastAsia="Times New Roman"/>
          <w:sz w:val="22"/>
          <w:szCs w:val="24"/>
        </w:rPr>
        <w:t>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t</m:t>
        </m:r>
      </m:oMath>
      <w:r w:rsidRPr="000B3CAB">
        <w:rPr>
          <w:rFonts w:eastAsia="Times New Roman"/>
          <w:sz w:val="22"/>
          <w:szCs w:val="24"/>
        </w:rPr>
        <w:t>, demonstrating that delays in testing substantially reduce the probability of prompt isolation, particularly in more frequent testing scenarios.</w:t>
      </w:r>
    </w:p>
    <w:p w14:paraId="32EE7673" w14:textId="77777777" w:rsidR="000B3CAB" w:rsidRPr="000B3CAB" w:rsidRDefault="000B3CAB" w:rsidP="000B3CAB"/>
    <w:p w14:paraId="67FFAD18" w14:textId="3A7400A0" w:rsidR="008C1FD0" w:rsidRPr="000B3CAB" w:rsidRDefault="008C1FD0" w:rsidP="000B3CAB">
      <w:pPr>
        <w:pStyle w:val="Heading2"/>
        <w:spacing w:line="480" w:lineRule="auto"/>
        <w:rPr>
          <w:rFonts w:ascii="Times New Roman" w:eastAsia="Times New Roman" w:hAnsi="Times New Roman" w:cs="Times New Roman"/>
          <w:szCs w:val="24"/>
        </w:rPr>
      </w:pPr>
      <w:bookmarkStart w:id="84" w:name="individual-based-model-simulations"/>
      <w:bookmarkEnd w:id="77"/>
      <w:r w:rsidRPr="000B3CAB">
        <w:rPr>
          <w:rFonts w:ascii="Times New Roman" w:eastAsia="Times New Roman" w:hAnsi="Times New Roman" w:cs="Times New Roman"/>
          <w:szCs w:val="24"/>
        </w:rPr>
        <w:t>Individual-based model simulations</w:t>
      </w:r>
      <w:r w:rsidR="0060041F" w:rsidRPr="000B3CAB">
        <w:rPr>
          <w:rFonts w:ascii="Times New Roman" w:eastAsia="Times New Roman" w:hAnsi="Times New Roman" w:cs="Times New Roman"/>
          <w:szCs w:val="24"/>
        </w:rPr>
        <w:t xml:space="preserve"> (</w:t>
      </w:r>
      <w:r w:rsidR="00737A07" w:rsidRPr="000B3CAB">
        <w:rPr>
          <w:rFonts w:ascii="Times New Roman" w:eastAsia="Times New Roman" w:hAnsi="Times New Roman" w:cs="Times New Roman"/>
          <w:szCs w:val="24"/>
        </w:rPr>
        <w:t>643</w:t>
      </w:r>
      <w:r w:rsidR="0060041F" w:rsidRPr="000B3CAB">
        <w:rPr>
          <w:rFonts w:ascii="Times New Roman" w:eastAsia="Times New Roman" w:hAnsi="Times New Roman" w:cs="Times New Roman"/>
          <w:szCs w:val="24"/>
        </w:rPr>
        <w:t xml:space="preserve"> words)</w:t>
      </w:r>
    </w:p>
    <w:p w14:paraId="56A04EDB" w14:textId="6E0C4ED8" w:rsidR="008C1FD0" w:rsidRPr="000B3CAB" w:rsidRDefault="008C1FD0" w:rsidP="000B3CAB">
      <w:pPr>
        <w:pStyle w:val="Heading3"/>
        <w:spacing w:line="480" w:lineRule="auto"/>
        <w:rPr>
          <w:rFonts w:ascii="Times New Roman" w:eastAsia="Times New Roman" w:hAnsi="Times New Roman" w:cs="Times New Roman"/>
          <w:sz w:val="24"/>
        </w:rPr>
      </w:pPr>
      <w:bookmarkStart w:id="85" w:name="Xde14e8fe7464e96a4bcd1fe688ba35488e054ee"/>
      <w:r w:rsidRPr="000B3CAB">
        <w:rPr>
          <w:rFonts w:ascii="Times New Roman" w:eastAsia="Times New Roman" w:hAnsi="Times New Roman" w:cs="Times New Roman"/>
          <w:sz w:val="24"/>
        </w:rPr>
        <w:t>Model setup</w:t>
      </w:r>
    </w:p>
    <w:p w14:paraId="5EFDF8EE" w14:textId="7267E45D" w:rsidR="008C1FD0" w:rsidRPr="000B3CAB" w:rsidRDefault="008C1FD0"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To incorporate staff schedules and expand the modeling framework above to a facility-level setting, we next describe the development of individual based microsimulations. In a modeled facility, </w:t>
      </w:r>
      <m:oMath>
        <m:r>
          <m:rPr>
            <m:sty m:val="bi"/>
          </m:rPr>
          <w:rPr>
            <w:rFonts w:ascii="Cambria Math" w:hAnsi="Cambria Math" w:cs="Times New Roman"/>
            <w:sz w:val="24"/>
            <w:szCs w:val="24"/>
          </w:rPr>
          <m:t>n</m:t>
        </m:r>
      </m:oMath>
      <w:r w:rsidRPr="000B3CAB">
        <w:rPr>
          <w:rFonts w:ascii="Times New Roman" w:hAnsi="Times New Roman" w:cs="Times New Roman"/>
          <w:sz w:val="24"/>
          <w:szCs w:val="24"/>
        </w:rPr>
        <w:t xml:space="preserve"> staff are assigned a work schedule that determines time frames when they are in the facility and interacting with facility residents and other staff working at the same time. We denot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as an indicator function for whether staff member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orking at the facility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In addition to their work schedule, all staff are assigned a testing schedule, encoded by function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with different testing schedules discussed further below. The model is simulated at an 8-hour time step, with each time step corresponding to a work shift as described below.</w:t>
      </w:r>
    </w:p>
    <w:p w14:paraId="5043A657" w14:textId="41A8B9E2" w:rsidR="008C1FD0" w:rsidRPr="000B3CAB" w:rsidRDefault="008C1FD0"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taff move through susceptible (S), exposed (E), infected (I), and recovered (R) states, with the infected state corresponding to time when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 xml:space="preserve"> is generated. Tested staff produce a positive 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and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xml:space="preserve">, at which time they enter a quarantined (Q)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or first enter a tested (T) state before Q </w:t>
      </w:r>
      <w:r w:rsidRPr="000B3CAB">
        <w:rPr>
          <w:rFonts w:ascii="Times New Roman" w:hAnsi="Times New Roman" w:cs="Times New Roman"/>
          <w:sz w:val="24"/>
          <w:szCs w:val="24"/>
        </w:rPr>
        <w:lastRenderedPageBreak/>
        <w:t xml:space="preserve">if there is a delay between test administration and the test result. Staff in state Q hav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10 days and have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90 days following a positive result.</w:t>
      </w:r>
    </w:p>
    <w:p w14:paraId="4E513650" w14:textId="439A0834" w:rsidR="008C1FD0" w:rsidRPr="000B3CAB" w:rsidRDefault="008C1FD0"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ssuming constant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xml:space="preserve"> across all individuals, the expected number of cases produced in the facility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by individual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Staff may acquire infection from the community or </w:t>
      </w:r>
      <w:proofErr w:type="gramStart"/>
      <w:r w:rsidRPr="000B3CAB">
        <w:rPr>
          <w:rFonts w:ascii="Times New Roman" w:hAnsi="Times New Roman" w:cs="Times New Roman"/>
          <w:sz w:val="24"/>
          <w:szCs w:val="24"/>
        </w:rPr>
        <w:t>workplace,</w:t>
      </w:r>
      <w:proofErr w:type="gramEnd"/>
      <w:r w:rsidRPr="000B3CAB">
        <w:rPr>
          <w:rFonts w:ascii="Times New Roman" w:hAnsi="Times New Roman" w:cs="Times New Roman"/>
          <w:sz w:val="24"/>
          <w:szCs w:val="24"/>
        </w:rPr>
        <w:t xml:space="preserve"> therefore we denote two separate forces of infection, </w:t>
      </w:r>
      <m:oMath>
        <m:sSup>
          <m:sSupPr>
            <m:ctrlPr>
              <w:rPr>
                <w:rFonts w:ascii="Cambria Math" w:hAnsi="Cambria Math" w:cs="Times New Roman"/>
                <w:sz w:val="24"/>
                <w:szCs w:val="24"/>
              </w:rPr>
            </m:ctrlPr>
          </m:sSupPr>
          <m:e>
            <m:r>
              <m:rPr>
                <m:sty m:val="bi"/>
              </m:rPr>
              <w:rPr>
                <w:rFonts w:ascii="Cambria Math" w:hAnsi="Cambria Math" w:cs="Times New Roman"/>
                <w:sz w:val="24"/>
                <w:szCs w:val="24"/>
              </w:rPr>
              <m:t>λ</m:t>
            </m:r>
          </m:e>
          <m:sup>
            <m:r>
              <m:rPr>
                <m:sty m:val="bi"/>
              </m:rPr>
              <w:rPr>
                <w:rFonts w:ascii="Cambria Math" w:hAnsi="Cambria Math" w:cs="Times New Roman"/>
                <w:sz w:val="24"/>
                <w:szCs w:val="24"/>
              </w:rPr>
              <m:t>comm</m:t>
            </m:r>
          </m:sup>
        </m:sSup>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and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num>
          <m:den>
            <m:r>
              <m:rPr>
                <m:sty m:val="bi"/>
              </m:rPr>
              <w:rPr>
                <w:rFonts w:ascii="Cambria Math" w:hAnsi="Cambria Math" w:cs="Times New Roman"/>
                <w:sz w:val="24"/>
                <w:szCs w:val="24"/>
              </w:rPr>
              <m:t>n</m:t>
            </m:r>
          </m:den>
        </m:f>
      </m:oMath>
      <w:r w:rsidRPr="000B3CAB">
        <w:rPr>
          <w:rFonts w:ascii="Times New Roman" w:hAnsi="Times New Roman" w:cs="Times New Roman"/>
          <w:sz w:val="24"/>
          <w:szCs w:val="24"/>
        </w:rPr>
        <w:t xml:space="preserve">. Infection for </w:t>
      </w:r>
      <w:proofErr w:type="gramStart"/>
      <w:r w:rsidRPr="000B3CAB">
        <w:rPr>
          <w:rFonts w:ascii="Times New Roman" w:hAnsi="Times New Roman" w:cs="Times New Roman"/>
          <w:sz w:val="24"/>
          <w:szCs w:val="24"/>
        </w:rPr>
        <w:t>each individual</w:t>
      </w:r>
      <w:proofErr w:type="gramEnd"/>
      <w:r w:rsidRPr="000B3CAB">
        <w:rPr>
          <w:rFonts w:ascii="Times New Roman" w:hAnsi="Times New Roman" w:cs="Times New Roman"/>
          <w:sz w:val="24"/>
          <w:szCs w:val="24"/>
        </w:rPr>
        <w:t xml:space="preserve"> is simulated at each time step by subjecting each staff member to a bernoulli trial with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p</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bi"/>
              </m:rPr>
              <w:rPr>
                <w:rFonts w:ascii="Cambria Math" w:hAnsi="Cambria Math" w:cs="Times New Roman"/>
                <w:sz w:val="24"/>
                <w:szCs w:val="24"/>
              </w:rPr>
              <m:t>λ</m:t>
            </m:r>
          </m:e>
          <m:sup>
            <m:r>
              <m:rPr>
                <m:sty m:val="bi"/>
              </m:rPr>
              <w:rPr>
                <w:rFonts w:ascii="Cambria Math" w:hAnsi="Cambria Math" w:cs="Times New Roman"/>
                <w:sz w:val="24"/>
                <w:szCs w:val="24"/>
              </w:rPr>
              <m:t>comm</m:t>
            </m:r>
          </m:sup>
        </m:sSup>
      </m:oMath>
      <w:r w:rsidRPr="000B3CAB">
        <w:rPr>
          <w:rFonts w:ascii="Times New Roman" w:hAnsi="Times New Roman" w:cs="Times New Roman"/>
          <w:sz w:val="24"/>
          <w:szCs w:val="24"/>
        </w:rPr>
        <w:t xml:space="preserve">. The expected number of infections in the facility generated by staff is estimated from each simulation a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r>
                  <m:rPr>
                    <m:scr m:val="script"/>
                    <m:sty m:val="b"/>
                  </m:rPr>
                  <w:rPr>
                    <w:rFonts w:ascii="Cambria Math" w:hAnsi="Cambria Math" w:cs="Times New Roman"/>
                    <w:sz w:val="24"/>
                    <w:szCs w:val="24"/>
                  </w:rPr>
                  <m:t>W</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w:t>
      </w:r>
    </w:p>
    <w:p w14:paraId="1C9D8BAF" w14:textId="1A4C12DE" w:rsidR="008C1FD0" w:rsidRPr="000B3CAB" w:rsidRDefault="008C1FD0" w:rsidP="000B3CAB">
      <w:pPr>
        <w:pStyle w:val="Heading3"/>
        <w:spacing w:line="480" w:lineRule="auto"/>
        <w:rPr>
          <w:rFonts w:ascii="Times New Roman" w:eastAsia="Times New Roman" w:hAnsi="Times New Roman" w:cs="Times New Roman"/>
          <w:sz w:val="24"/>
        </w:rPr>
      </w:pPr>
      <w:bookmarkStart w:id="86" w:name="staffing-and-testing-strategies"/>
      <w:bookmarkEnd w:id="85"/>
      <w:r w:rsidRPr="000B3CAB">
        <w:rPr>
          <w:rFonts w:ascii="Times New Roman" w:eastAsia="Times New Roman" w:hAnsi="Times New Roman" w:cs="Times New Roman"/>
          <w:sz w:val="24"/>
        </w:rPr>
        <w:t>Staffing and testing strategies</w:t>
      </w:r>
    </w:p>
    <w:p w14:paraId="63046C46" w14:textId="769F1090" w:rsidR="008C1FD0" w:rsidRPr="000B3CAB" w:rsidRDefault="008C1FD0"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Generation of work schedules in simulations was informed by observed CDCR schedules by sampling one of the consecutive 4-day sequences of </w:t>
      </w:r>
      <w:proofErr w:type="gramStart"/>
      <w:r w:rsidRPr="000B3CAB">
        <w:rPr>
          <w:rFonts w:ascii="Times New Roman" w:hAnsi="Times New Roman" w:cs="Times New Roman"/>
          <w:sz w:val="24"/>
          <w:szCs w:val="24"/>
        </w:rPr>
        <w:t>work days</w:t>
      </w:r>
      <w:proofErr w:type="gramEnd"/>
      <w:r w:rsidRPr="000B3CAB">
        <w:rPr>
          <w:rFonts w:ascii="Times New Roman" w:hAnsi="Times New Roman" w:cs="Times New Roman"/>
          <w:sz w:val="24"/>
          <w:szCs w:val="24"/>
        </w:rPr>
        <w:t xml:space="preserve"> shown in </w:t>
      </w:r>
      <w:r w:rsidR="00A245B6" w:rsidRPr="000B3CAB">
        <w:rPr>
          <w:rFonts w:ascii="Times New Roman" w:hAnsi="Times New Roman" w:cs="Times New Roman"/>
          <w:sz w:val="24"/>
          <w:szCs w:val="24"/>
        </w:rPr>
        <w:t>f</w:t>
      </w:r>
      <w:r w:rsidRPr="000B3CAB">
        <w:rPr>
          <w:rFonts w:ascii="Times New Roman" w:hAnsi="Times New Roman" w:cs="Times New Roman"/>
          <w:sz w:val="24"/>
          <w:szCs w:val="24"/>
        </w:rPr>
        <w:t>ig</w:t>
      </w:r>
      <w:r w:rsidR="00A245B6" w:rsidRPr="000B3CAB">
        <w:rPr>
          <w:rFonts w:ascii="Times New Roman" w:hAnsi="Times New Roman" w:cs="Times New Roman"/>
          <w:sz w:val="24"/>
          <w:szCs w:val="24"/>
        </w:rPr>
        <w:t>ure</w:t>
      </w:r>
      <w:r w:rsidRPr="000B3CAB">
        <w:rPr>
          <w:rFonts w:ascii="Times New Roman" w:hAnsi="Times New Roman" w:cs="Times New Roman"/>
          <w:sz w:val="24"/>
          <w:szCs w:val="24"/>
        </w:rPr>
        <w:t xml:space="preserve"> 1 and a regular shift (morning, evening, night) for each worker. A fifth shift was then added to each worker’s weekly schedule by randomly sampling from all other potential shifts. Two testing strategies were considered. Under a random</w:t>
      </w:r>
      <w:ins w:id="87" w:author="Mosites, Emily (CDC/DDID/OD)" w:date="2021-07-24T16:28:00Z">
        <w:r w:rsidR="0043779B">
          <w:rPr>
            <w:rFonts w:ascii="Times New Roman" w:hAnsi="Times New Roman" w:cs="Times New Roman"/>
            <w:sz w:val="24"/>
            <w:szCs w:val="24"/>
          </w:rPr>
          <w:t>-time</w:t>
        </w:r>
      </w:ins>
      <w:r w:rsidRPr="000B3CAB">
        <w:rPr>
          <w:rFonts w:ascii="Times New Roman" w:hAnsi="Times New Roman" w:cs="Times New Roman"/>
          <w:sz w:val="24"/>
          <w:szCs w:val="24"/>
        </w:rPr>
        <w:t xml:space="preserve"> testing strategy, testing for each worker occurs at random during their five shifts depending on the frequency (</w:t>
      </w:r>
      <w:proofErr w:type="gramStart"/>
      <w:r w:rsidRPr="000B3CAB">
        <w:rPr>
          <w:rFonts w:ascii="Times New Roman" w:hAnsi="Times New Roman" w:cs="Times New Roman"/>
          <w:sz w:val="24"/>
          <w:szCs w:val="24"/>
        </w:rPr>
        <w:t>i.e.</w:t>
      </w:r>
      <w:proofErr w:type="gramEnd"/>
      <w:r w:rsidRPr="000B3CAB">
        <w:rPr>
          <w:rFonts w:ascii="Times New Roman" w:hAnsi="Times New Roman" w:cs="Times New Roman"/>
          <w:sz w:val="24"/>
          <w:szCs w:val="24"/>
        </w:rPr>
        <w:t xml:space="preserve"> with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2</m:t>
        </m:r>
      </m:oMath>
      <w:r w:rsidRPr="000B3CAB">
        <w:rPr>
          <w:rFonts w:ascii="Times New Roman" w:hAnsi="Times New Roman" w:cs="Times New Roman"/>
          <w:sz w:val="24"/>
          <w:szCs w:val="24"/>
        </w:rPr>
        <w:t>, workers would be tested during two of the</w:t>
      </w:r>
      <w:r w:rsidR="00BA0348" w:rsidRPr="000B3CAB">
        <w:rPr>
          <w:rFonts w:ascii="Times New Roman" w:hAnsi="Times New Roman" w:cs="Times New Roman"/>
          <w:sz w:val="24"/>
          <w:szCs w:val="24"/>
        </w:rPr>
        <w:t>ir</w:t>
      </w:r>
      <w:r w:rsidRPr="000B3CAB">
        <w:rPr>
          <w:rFonts w:ascii="Times New Roman" w:hAnsi="Times New Roman" w:cs="Times New Roman"/>
          <w:sz w:val="24"/>
          <w:szCs w:val="24"/>
        </w:rPr>
        <w:t xml:space="preserve"> five shifts, chosen at random each week). Under a systematic testing strategy, each worker is always tested on the same day(s) of their shift each week. For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xml:space="preserve">, systematic testing always occurs on the first </w:t>
      </w:r>
      <w:r w:rsidR="00BA0348" w:rsidRPr="000B3CAB">
        <w:rPr>
          <w:rFonts w:ascii="Times New Roman" w:hAnsi="Times New Roman" w:cs="Times New Roman"/>
          <w:sz w:val="24"/>
          <w:szCs w:val="24"/>
        </w:rPr>
        <w:t xml:space="preserve">day </w:t>
      </w:r>
      <w:r w:rsidRPr="000B3CAB">
        <w:rPr>
          <w:rFonts w:ascii="Times New Roman" w:hAnsi="Times New Roman" w:cs="Times New Roman"/>
          <w:sz w:val="24"/>
          <w:szCs w:val="24"/>
        </w:rPr>
        <w:t xml:space="preserve">of the regular 4-day work </w:t>
      </w:r>
      <w:r w:rsidR="00BA0348" w:rsidRPr="000B3CAB">
        <w:rPr>
          <w:rFonts w:ascii="Times New Roman" w:hAnsi="Times New Roman" w:cs="Times New Roman"/>
          <w:sz w:val="24"/>
          <w:szCs w:val="24"/>
        </w:rPr>
        <w:t>schedule</w:t>
      </w:r>
      <w:r w:rsidRPr="000B3CAB">
        <w:rPr>
          <w:rFonts w:ascii="Times New Roman" w:hAnsi="Times New Roman" w:cs="Times New Roman"/>
          <w:sz w:val="24"/>
          <w:szCs w:val="24"/>
        </w:rPr>
        <w:t xml:space="preserve">; for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2</m:t>
        </m:r>
      </m:oMath>
      <w:r w:rsidRPr="000B3CAB">
        <w:rPr>
          <w:rFonts w:ascii="Times New Roman" w:hAnsi="Times New Roman" w:cs="Times New Roman"/>
          <w:sz w:val="24"/>
          <w:szCs w:val="24"/>
        </w:rPr>
        <w:t xml:space="preserve">, systematic testing always occurs on the first and third days; and for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4</m:t>
        </m:r>
      </m:oMath>
      <w:r w:rsidRPr="000B3CAB">
        <w:rPr>
          <w:rFonts w:ascii="Times New Roman" w:hAnsi="Times New Roman" w:cs="Times New Roman"/>
          <w:sz w:val="24"/>
          <w:szCs w:val="24"/>
        </w:rPr>
        <w:t xml:space="preserve">, testing occurs on each of the regular 4-day </w:t>
      </w:r>
      <w:proofErr w:type="gramStart"/>
      <w:r w:rsidRPr="000B3CAB">
        <w:rPr>
          <w:rFonts w:ascii="Times New Roman" w:hAnsi="Times New Roman" w:cs="Times New Roman"/>
          <w:sz w:val="24"/>
          <w:szCs w:val="24"/>
        </w:rPr>
        <w:t>work days</w:t>
      </w:r>
      <w:proofErr w:type="gramEnd"/>
      <w:r w:rsidRPr="000B3CAB">
        <w:rPr>
          <w:rFonts w:ascii="Times New Roman" w:hAnsi="Times New Roman" w:cs="Times New Roman"/>
          <w:sz w:val="24"/>
          <w:szCs w:val="24"/>
        </w:rPr>
        <w:t>.</w:t>
      </w:r>
    </w:p>
    <w:p w14:paraId="3BBAA002" w14:textId="3C0AF10D" w:rsidR="008C1FD0" w:rsidRPr="000B3CAB" w:rsidRDefault="00BA0348"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lastRenderedPageBreak/>
        <w:t>We assume rapid tests in which the test result is known immediately after the test is conducted (</w:t>
      </w:r>
      <m:oMath>
        <m:r>
          <w:rPr>
            <w:rFonts w:ascii="Cambria Math" w:hAnsi="Cambria Math" w:cs="Times New Roman"/>
            <w:sz w:val="24"/>
            <w:szCs w:val="24"/>
          </w:rPr>
          <m:t>d=0</m:t>
        </m:r>
      </m:oMath>
      <w:r w:rsidRPr="000B3CAB">
        <w:rPr>
          <w:rFonts w:ascii="Times New Roman" w:eastAsiaTheme="minorEastAsia" w:hAnsi="Times New Roman" w:cs="Times New Roman"/>
          <w:sz w:val="24"/>
          <w:szCs w:val="24"/>
        </w:rPr>
        <w:t>)</w:t>
      </w:r>
      <w:r w:rsidRPr="000B3CAB">
        <w:rPr>
          <w:rFonts w:ascii="Times New Roman" w:hAnsi="Times New Roman" w:cs="Times New Roman"/>
          <w:sz w:val="24"/>
          <w:szCs w:val="24"/>
        </w:rPr>
        <w:t xml:space="preserve"> are used and further assume that all tests conducted when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t</m:t>
            </m:r>
          </m:sub>
        </m:sSub>
        <m:r>
          <w:rPr>
            <w:rFonts w:ascii="Cambria Math" w:hAnsi="Cambria Math" w:cs="Times New Roman"/>
            <w:sz w:val="24"/>
            <w:szCs w:val="24"/>
          </w:rPr>
          <m:t>&gt;0</m:t>
        </m:r>
      </m:oMath>
      <w:r w:rsidRPr="000B3CAB">
        <w:rPr>
          <w:rFonts w:ascii="Times New Roman" w:eastAsiaTheme="minorEastAsia" w:hAnsi="Times New Roman" w:cs="Times New Roman"/>
          <w:sz w:val="24"/>
          <w:szCs w:val="24"/>
        </w:rPr>
        <w:t xml:space="preserve"> return a positive result.</w:t>
      </w:r>
      <w:r w:rsidRPr="000B3CAB">
        <w:rPr>
          <w:rFonts w:ascii="Times New Roman" w:hAnsi="Times New Roman" w:cs="Times New Roman"/>
          <w:sz w:val="24"/>
          <w:szCs w:val="24"/>
        </w:rPr>
        <w:t xml:space="preserve"> </w:t>
      </w:r>
      <w:r w:rsidR="00192622" w:rsidRPr="000B3CAB">
        <w:rPr>
          <w:rFonts w:ascii="Times New Roman" w:hAnsi="Times New Roman" w:cs="Times New Roman"/>
          <w:sz w:val="24"/>
          <w:szCs w:val="24"/>
        </w:rPr>
        <w:t xml:space="preserve">This is in line with field assessments showing that rapid tests such as the Abbott BinaxNOW have high sensitivity among infectious individuals, even as they are not reliable among individuals with lower viral loads that are unlikely to be infectious </w:t>
      </w:r>
      <w:r w:rsidR="00192622" w:rsidRPr="000B3CAB">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dbAcgid1","properties":{"formattedCitation":"(19\\uc0\\u8211{}21)","plainCitation":"(19–21)","noteIndex":0},"citationItems":[{"id":542,"uris":["http://zotero.org/users/3463997/items/SMPE2SMU"],"uri":["http://zotero.org/users/3463997/items/SMPE2SMU"],"itemData":{"id":542,"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545,"uris":["http://zotero.org/users/3463997/items/JIKUVMKD"],"uri":["http://zotero.org/users/3463997/items/JIKUVMKD"],"itemData":{"id":54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599,"uris":["http://zotero.org/users/3463997/items/6YEC79VW"],"uri":["http://zotero.org/users/3463997/items/6YEC79VW"],"itemData":{"id":599,"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192622" w:rsidRPr="000B3CAB">
        <w:rPr>
          <w:rFonts w:ascii="Times New Roman" w:hAnsi="Times New Roman" w:cs="Times New Roman"/>
          <w:sz w:val="24"/>
          <w:szCs w:val="24"/>
        </w:rPr>
        <w:fldChar w:fldCharType="separate"/>
      </w:r>
      <w:r w:rsidR="007C211A" w:rsidRPr="007C211A">
        <w:rPr>
          <w:rFonts w:ascii="Times New Roman" w:hAnsi="Times New Roman" w:cs="Times New Roman"/>
          <w:sz w:val="24"/>
        </w:rPr>
        <w:t>(19–21)</w:t>
      </w:r>
      <w:r w:rsidR="00192622" w:rsidRPr="000B3CAB">
        <w:rPr>
          <w:rFonts w:ascii="Times New Roman" w:hAnsi="Times New Roman" w:cs="Times New Roman"/>
          <w:sz w:val="24"/>
          <w:szCs w:val="24"/>
        </w:rPr>
        <w:fldChar w:fldCharType="end"/>
      </w:r>
      <w:r w:rsidR="00192622" w:rsidRPr="000B3CAB">
        <w:rPr>
          <w:rFonts w:ascii="Times New Roman" w:hAnsi="Times New Roman" w:cs="Times New Roman"/>
          <w:sz w:val="24"/>
          <w:szCs w:val="24"/>
        </w:rPr>
        <w:t xml:space="preserve">. </w:t>
      </w:r>
      <w:r w:rsidR="008C1FD0" w:rsidRPr="000B3CAB">
        <w:rPr>
          <w:rFonts w:ascii="Times New Roman" w:hAnsi="Times New Roman" w:cs="Times New Roman"/>
          <w:sz w:val="24"/>
          <w:szCs w:val="24"/>
        </w:rPr>
        <w:t xml:space="preserve">The total number of tests conducted in each simulation is recorded a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T</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r>
                  <m:rPr>
                    <m:scr m:val="script"/>
                    <m:sty m:val="b"/>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008C1FD0" w:rsidRPr="000B3CAB">
        <w:rPr>
          <w:rFonts w:ascii="Times New Roman" w:hAnsi="Times New Roman" w:cs="Times New Roman"/>
          <w:sz w:val="24"/>
          <w:szCs w:val="24"/>
        </w:rPr>
        <w:t xml:space="preserve">. Combined with the expected number of cases in the simulation, we estimate the incremental test effectiveness ratio (ITER) as: </w:t>
      </w:r>
      <m:oMath>
        <m:r>
          <m:rPr>
            <m:sty m:val="b"/>
          </m:rPr>
          <w:rPr>
            <w:rFonts w:ascii="Cambria Math" w:hAnsi="Cambria Math" w:cs="Times New Roman"/>
            <w:sz w:val="24"/>
            <w:szCs w:val="24"/>
          </w:rPr>
          <m:t>ITER</m:t>
        </m:r>
        <m:r>
          <m:rPr>
            <m:sty m:val="p"/>
          </m:rPr>
          <w:rPr>
            <w:rFonts w:ascii="Cambria Math" w:hAnsi="Cambria Math" w:cs="Times New Roman"/>
            <w:sz w:val="24"/>
            <w:szCs w:val="24"/>
          </w:rPr>
          <m:t>=</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T</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ref</m:t>
                </m:r>
              </m:sub>
              <m:sup>
                <m:r>
                  <m:rPr>
                    <m:sty m:val="bi"/>
                  </m:rPr>
                  <w:rPr>
                    <w:rFonts w:ascii="Cambria Math" w:hAnsi="Cambria Math" w:cs="Times New Roman"/>
                    <w:sz w:val="24"/>
                    <w:szCs w:val="24"/>
                  </w:rPr>
                  <m:t>tot</m:t>
                </m:r>
              </m:sup>
            </m:sSubSup>
          </m:den>
        </m:f>
      </m:oMath>
      <w:r w:rsidR="008C1FD0" w:rsidRPr="000B3CAB">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ref</m:t>
            </m:r>
          </m:sub>
          <m:sup>
            <m:r>
              <m:rPr>
                <m:sty m:val="bi"/>
              </m:rPr>
              <w:rPr>
                <w:rFonts w:ascii="Cambria Math" w:hAnsi="Cambria Math" w:cs="Times New Roman"/>
                <w:sz w:val="24"/>
                <w:szCs w:val="24"/>
              </w:rPr>
              <m:t>tot</m:t>
            </m:r>
          </m:sup>
        </m:sSubSup>
      </m:oMath>
      <w:r w:rsidR="008C1FD0" w:rsidRPr="000B3CAB">
        <w:rPr>
          <w:rFonts w:ascii="Times New Roman" w:hAnsi="Times New Roman" w:cs="Times New Roman"/>
          <w:sz w:val="24"/>
          <w:szCs w:val="24"/>
        </w:rPr>
        <w:t xml:space="preserve"> is the number of infections in a reference scenario with no testing. The ITER can be interpreted as the number of tests needed to prevent one infection in the simulation scenario being evaluated.</w:t>
      </w:r>
    </w:p>
    <w:p w14:paraId="7BE466D4" w14:textId="6793B9A1" w:rsidR="00652FDF" w:rsidRPr="000B3CAB" w:rsidRDefault="00652FDF"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ll simulations and analyses were conducted in R software version 4.0.4 </w:t>
      </w:r>
      <w:r w:rsidR="00033B58" w:rsidRPr="000B3CAB">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te4jgDsI","properties":{"formattedCitation":"(22)","plainCitation":"(22)","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033B58" w:rsidRPr="000B3CAB">
        <w:rPr>
          <w:rFonts w:ascii="Times New Roman" w:hAnsi="Times New Roman" w:cs="Times New Roman"/>
          <w:sz w:val="24"/>
          <w:szCs w:val="24"/>
        </w:rPr>
        <w:fldChar w:fldCharType="separate"/>
      </w:r>
      <w:r w:rsidR="007C211A">
        <w:rPr>
          <w:rFonts w:ascii="Times New Roman" w:hAnsi="Times New Roman" w:cs="Times New Roman"/>
          <w:noProof/>
          <w:sz w:val="24"/>
          <w:szCs w:val="24"/>
        </w:rPr>
        <w:t>(2</w:t>
      </w:r>
      <w:r w:rsidR="00570525">
        <w:rPr>
          <w:rFonts w:ascii="Times New Roman" w:hAnsi="Times New Roman" w:cs="Times New Roman"/>
          <w:noProof/>
          <w:sz w:val="24"/>
          <w:szCs w:val="24"/>
        </w:rPr>
        <w:t>3</w:t>
      </w:r>
      <w:r w:rsidR="007C211A">
        <w:rPr>
          <w:rFonts w:ascii="Times New Roman" w:hAnsi="Times New Roman" w:cs="Times New Roman"/>
          <w:noProof/>
          <w:sz w:val="24"/>
          <w:szCs w:val="24"/>
        </w:rPr>
        <w:t>)</w:t>
      </w:r>
      <w:r w:rsidR="00033B58"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00033B58" w:rsidRPr="000B3CAB">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xQjgRB9N","properties":{"formattedCitation":"(23)","plainCitation":"(23)","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033B58" w:rsidRPr="000B3CAB">
        <w:rPr>
          <w:rFonts w:ascii="Times New Roman" w:hAnsi="Times New Roman" w:cs="Times New Roman"/>
          <w:sz w:val="24"/>
          <w:szCs w:val="24"/>
        </w:rPr>
        <w:fldChar w:fldCharType="separate"/>
      </w:r>
      <w:r w:rsidR="007C211A">
        <w:rPr>
          <w:rFonts w:ascii="Times New Roman" w:hAnsi="Times New Roman" w:cs="Times New Roman"/>
          <w:noProof/>
          <w:sz w:val="24"/>
          <w:szCs w:val="24"/>
        </w:rPr>
        <w:t>(2</w:t>
      </w:r>
      <w:r w:rsidR="00570525">
        <w:rPr>
          <w:rFonts w:ascii="Times New Roman" w:hAnsi="Times New Roman" w:cs="Times New Roman"/>
          <w:noProof/>
          <w:sz w:val="24"/>
          <w:szCs w:val="24"/>
        </w:rPr>
        <w:t>4</w:t>
      </w:r>
      <w:r w:rsidR="007C211A">
        <w:rPr>
          <w:rFonts w:ascii="Times New Roman" w:hAnsi="Times New Roman" w:cs="Times New Roman"/>
          <w:noProof/>
          <w:sz w:val="24"/>
          <w:szCs w:val="24"/>
        </w:rPr>
        <w:t>)</w:t>
      </w:r>
      <w:r w:rsidR="00033B58"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00033B58" w:rsidRPr="000B3CAB">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1NPlbAW7","properties":{"formattedCitation":"(24)","plainCitation":"(24)","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00033B58" w:rsidRPr="000B3CAB">
        <w:rPr>
          <w:rFonts w:ascii="Times New Roman" w:hAnsi="Times New Roman" w:cs="Times New Roman"/>
          <w:sz w:val="24"/>
          <w:szCs w:val="24"/>
        </w:rPr>
        <w:fldChar w:fldCharType="separate"/>
      </w:r>
      <w:r w:rsidR="007C211A">
        <w:rPr>
          <w:rFonts w:ascii="Times New Roman" w:hAnsi="Times New Roman" w:cs="Times New Roman"/>
          <w:noProof/>
          <w:sz w:val="24"/>
          <w:szCs w:val="24"/>
        </w:rPr>
        <w:t>(2</w:t>
      </w:r>
      <w:r w:rsidR="00570525">
        <w:rPr>
          <w:rFonts w:ascii="Times New Roman" w:hAnsi="Times New Roman" w:cs="Times New Roman"/>
          <w:noProof/>
          <w:sz w:val="24"/>
          <w:szCs w:val="24"/>
        </w:rPr>
        <w:t>5</w:t>
      </w:r>
      <w:r w:rsidR="007C211A">
        <w:rPr>
          <w:rFonts w:ascii="Times New Roman" w:hAnsi="Times New Roman" w:cs="Times New Roman"/>
          <w:noProof/>
          <w:sz w:val="24"/>
          <w:szCs w:val="24"/>
        </w:rPr>
        <w:t>)</w:t>
      </w:r>
      <w:r w:rsidR="00033B58"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00033B58" w:rsidRPr="000B3CAB">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w5HtuWNj","properties":{"formattedCitation":"(25)","plainCitation":"(25)","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00033B58" w:rsidRPr="000B3CAB">
        <w:rPr>
          <w:rFonts w:ascii="Times New Roman" w:hAnsi="Times New Roman" w:cs="Times New Roman"/>
          <w:sz w:val="24"/>
          <w:szCs w:val="24"/>
        </w:rPr>
        <w:fldChar w:fldCharType="separate"/>
      </w:r>
      <w:r w:rsidR="007C211A">
        <w:rPr>
          <w:rFonts w:ascii="Times New Roman" w:hAnsi="Times New Roman" w:cs="Times New Roman"/>
          <w:noProof/>
          <w:sz w:val="24"/>
          <w:szCs w:val="24"/>
        </w:rPr>
        <w:t>(2</w:t>
      </w:r>
      <w:r w:rsidR="00570525">
        <w:rPr>
          <w:rFonts w:ascii="Times New Roman" w:hAnsi="Times New Roman" w:cs="Times New Roman"/>
          <w:noProof/>
          <w:sz w:val="24"/>
          <w:szCs w:val="24"/>
        </w:rPr>
        <w:t>6</w:t>
      </w:r>
      <w:r w:rsidR="007C211A">
        <w:rPr>
          <w:rFonts w:ascii="Times New Roman" w:hAnsi="Times New Roman" w:cs="Times New Roman"/>
          <w:noProof/>
          <w:sz w:val="24"/>
          <w:szCs w:val="24"/>
        </w:rPr>
        <w:t>)</w:t>
      </w:r>
      <w:r w:rsidR="00033B58"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 made available freely online at </w:t>
      </w:r>
      <w:hyperlink r:id="rId20" w:history="1">
        <w:r w:rsidRPr="000B3CAB">
          <w:rPr>
            <w:rStyle w:val="Hyperlink"/>
            <w:rFonts w:ascii="Times New Roman" w:hAnsi="Times New Roman" w:cs="Times New Roman"/>
            <w:sz w:val="24"/>
            <w:szCs w:val="24"/>
          </w:rPr>
          <w:t>https://github.com/cmhoove14/CDCR-Staff-Testing</w:t>
        </w:r>
      </w:hyperlink>
      <w:r w:rsidRPr="000B3CAB">
        <w:rPr>
          <w:rFonts w:ascii="Times New Roman" w:hAnsi="Times New Roman" w:cs="Times New Roman"/>
          <w:sz w:val="24"/>
          <w:szCs w:val="24"/>
        </w:rPr>
        <w:t>.</w:t>
      </w:r>
    </w:p>
    <w:bookmarkEnd w:id="84"/>
    <w:bookmarkEnd w:id="86"/>
    <w:p w14:paraId="019939C2" w14:textId="01F26FAE"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r w:rsidR="00737A07" w:rsidRPr="000B3CAB">
        <w:rPr>
          <w:rFonts w:ascii="Times New Roman" w:eastAsia="Times New Roman" w:hAnsi="Times New Roman" w:cs="Times New Roman"/>
          <w:szCs w:val="24"/>
        </w:rPr>
        <w:t>360</w:t>
      </w:r>
      <w:r w:rsidR="0060041F" w:rsidRPr="000B3CAB">
        <w:rPr>
          <w:rFonts w:ascii="Times New Roman" w:eastAsia="Times New Roman" w:hAnsi="Times New Roman" w:cs="Times New Roman"/>
          <w:szCs w:val="24"/>
        </w:rPr>
        <w:t xml:space="preserve"> words)</w:t>
      </w:r>
    </w:p>
    <w:p w14:paraId="6E497076" w14:textId="2CA68011" w:rsidR="008C1FD0" w:rsidRPr="000B3CAB" w:rsidRDefault="008C1FD0"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ystematic </w:t>
      </w:r>
      <w:ins w:id="88" w:author="Mosites, Emily (CDC/DDID/OD)" w:date="2021-07-24T16:30:00Z">
        <w:r w:rsidR="00337F9B">
          <w:rPr>
            <w:rFonts w:ascii="Times New Roman" w:hAnsi="Times New Roman" w:cs="Times New Roman"/>
            <w:sz w:val="24"/>
            <w:szCs w:val="24"/>
          </w:rPr>
          <w:t xml:space="preserve">shift </w:t>
        </w:r>
      </w:ins>
      <w:r w:rsidRPr="000B3CAB">
        <w:rPr>
          <w:rFonts w:ascii="Times New Roman" w:hAnsi="Times New Roman" w:cs="Times New Roman"/>
          <w:sz w:val="24"/>
          <w:szCs w:val="24"/>
        </w:rPr>
        <w:t xml:space="preserve">testing strategies were found to consistently outperform random </w:t>
      </w:r>
      <w:ins w:id="89" w:author="Mosites, Emily (CDC/DDID/OD)" w:date="2021-07-24T16:30:00Z">
        <w:r w:rsidR="00337F9B">
          <w:rPr>
            <w:rFonts w:ascii="Times New Roman" w:hAnsi="Times New Roman" w:cs="Times New Roman"/>
            <w:sz w:val="24"/>
            <w:szCs w:val="24"/>
          </w:rPr>
          <w:t xml:space="preserve">shift </w:t>
        </w:r>
      </w:ins>
      <w:r w:rsidRPr="000B3CAB">
        <w:rPr>
          <w:rFonts w:ascii="Times New Roman" w:hAnsi="Times New Roman" w:cs="Times New Roman"/>
          <w:sz w:val="24"/>
          <w:szCs w:val="24"/>
        </w:rPr>
        <w:t xml:space="preserve">testing strategies in terms of preventing infections within simulated facilities. Figure </w:t>
      </w:r>
      <w:r w:rsidR="00FF4F24" w:rsidRPr="000B3CAB">
        <w:rPr>
          <w:rFonts w:ascii="Times New Roman" w:hAnsi="Times New Roman" w:cs="Times New Roman"/>
          <w:sz w:val="24"/>
          <w:szCs w:val="24"/>
        </w:rPr>
        <w:t>3</w:t>
      </w:r>
      <w:r w:rsidRPr="000B3CAB">
        <w:rPr>
          <w:rFonts w:ascii="Times New Roman" w:hAnsi="Times New Roman" w:cs="Times New Roman"/>
          <w:sz w:val="24"/>
          <w:szCs w:val="24"/>
        </w:rPr>
        <w:t xml:space="preserve"> shows a comparison of the number of infections generated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oMath>
      <w:r w:rsidRPr="000B3CAB">
        <w:rPr>
          <w:rFonts w:ascii="Times New Roman" w:hAnsi="Times New Roman" w:cs="Times New Roman"/>
          <w:sz w:val="24"/>
          <w:szCs w:val="24"/>
        </w:rPr>
        <w:t xml:space="preserve">) when implementing a random vs systematic testing strategy across testing frequencies, community </w:t>
      </w:r>
      <w:proofErr w:type="spellStart"/>
      <w:r w:rsidRPr="000B3CAB">
        <w:rPr>
          <w:rFonts w:ascii="Times New Roman" w:hAnsi="Times New Roman" w:cs="Times New Roman"/>
          <w:sz w:val="24"/>
          <w:szCs w:val="24"/>
        </w:rPr>
        <w:t>prevalences</w:t>
      </w:r>
      <w:proofErr w:type="spellEnd"/>
      <w:r w:rsidRPr="000B3CAB">
        <w:rPr>
          <w:rFonts w:ascii="Times New Roman" w:hAnsi="Times New Roman" w:cs="Times New Roman"/>
          <w:sz w:val="24"/>
          <w:szCs w:val="24"/>
        </w:rPr>
        <w:t xml:space="preserve">, and within-facility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In the highest transmission scenario (</w:t>
      </w:r>
      <m:oMath>
        <m:r>
          <m:rPr>
            <m:sty m:val="bi"/>
          </m:rPr>
          <w:rPr>
            <w:rFonts w:ascii="Cambria Math" w:hAnsi="Cambria Math" w:cs="Times New Roman"/>
            <w:sz w:val="24"/>
            <w:szCs w:val="24"/>
          </w:rPr>
          <m:t>CP</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r>
          <m:rPr>
            <m:sty m:val="bi"/>
          </m:rPr>
          <w:rPr>
            <w:rFonts w:ascii="Cambria Math" w:hAnsi="Cambria Math" w:cs="Times New Roman"/>
            <w:sz w:val="24"/>
            <w:szCs w:val="24"/>
          </w:rPr>
          <m:t>1</m:t>
        </m:r>
        <m:r>
          <w:rPr>
            <w:rFonts w:ascii="Cambria Math" w:hAnsi="Cambria Math" w:cs="Times New Roman"/>
            <w:sz w:val="24"/>
            <w:szCs w:val="24"/>
          </w:rPr>
          <m:t>.</m:t>
        </m:r>
        <m:r>
          <m:rPr>
            <m:sty m:val="bi"/>
          </m:rPr>
          <w:rPr>
            <w:rFonts w:ascii="Cambria Math" w:hAnsi="Cambria Math" w:cs="Times New Roman"/>
            <w:sz w:val="24"/>
            <w:szCs w:val="24"/>
          </w:rPr>
          <m:t>5</m:t>
        </m:r>
      </m:oMath>
      <w:r w:rsidRPr="000B3CAB">
        <w:rPr>
          <w:rFonts w:ascii="Times New Roman" w:hAnsi="Times New Roman" w:cs="Times New Roman"/>
          <w:sz w:val="24"/>
          <w:szCs w:val="24"/>
        </w:rPr>
        <w:t>), testing randomly once per week resulted in a median</w:t>
      </w:r>
      <w:commentRangeStart w:id="90"/>
      <w:commentRangeStart w:id="91"/>
      <w:r w:rsidRPr="000B3CAB">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169.92 (IQR 159.07 - 177.43),</w:t>
      </w:r>
      <w:commentRangeEnd w:id="90"/>
      <w:r w:rsidR="0074390E">
        <w:rPr>
          <w:rStyle w:val="CommentReference"/>
          <w:rFonts w:ascii="Times New Roman" w:hAnsi="Times New Roman" w:cs="Times New Roman"/>
        </w:rPr>
        <w:commentReference w:id="90"/>
      </w:r>
      <w:commentRangeEnd w:id="91"/>
      <w:r w:rsidR="00EA34DE">
        <w:rPr>
          <w:rStyle w:val="CommentReference"/>
          <w:rFonts w:ascii="Times New Roman" w:hAnsi="Times New Roman" w:cs="Times New Roman"/>
        </w:rPr>
        <w:commentReference w:id="91"/>
      </w:r>
      <w:r w:rsidRPr="000B3CAB">
        <w:rPr>
          <w:rFonts w:ascii="Times New Roman" w:hAnsi="Times New Roman" w:cs="Times New Roman"/>
          <w:sz w:val="24"/>
          <w:szCs w:val="24"/>
        </w:rPr>
        <w:t xml:space="preserve"> whereas testing systematically on the first day of the work week resulted in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100.6 (IQR 93.41 - 106.93; Fig </w:t>
      </w:r>
      <w:r w:rsidR="00FF4F24" w:rsidRPr="000B3CAB">
        <w:rPr>
          <w:rFonts w:ascii="Times New Roman" w:hAnsi="Times New Roman" w:cs="Times New Roman"/>
          <w:sz w:val="24"/>
          <w:szCs w:val="24"/>
        </w:rPr>
        <w:t>3</w:t>
      </w:r>
      <w:r w:rsidRPr="000B3CAB">
        <w:rPr>
          <w:rFonts w:ascii="Times New Roman" w:hAnsi="Times New Roman" w:cs="Times New Roman"/>
          <w:sz w:val="24"/>
          <w:szCs w:val="24"/>
        </w:rPr>
        <w:t>, right panel in pink).</w:t>
      </w:r>
    </w:p>
    <w:p w14:paraId="5CD4852A" w14:textId="038979DB" w:rsidR="00C817ED" w:rsidRPr="000B3CAB" w:rsidRDefault="00C817ED" w:rsidP="00690A47">
      <w:pPr>
        <w:pStyle w:val="BodyText"/>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lastRenderedPageBreak/>
        <w:t xml:space="preserve">The horizontal gray line in figure </w:t>
      </w:r>
      <w:r w:rsidR="00FF4F24" w:rsidRPr="000B3CAB">
        <w:rPr>
          <w:rFonts w:ascii="Times New Roman" w:hAnsi="Times New Roman" w:cs="Times New Roman"/>
          <w:sz w:val="24"/>
          <w:szCs w:val="24"/>
        </w:rPr>
        <w:t>3</w:t>
      </w:r>
      <w:r w:rsidRPr="000B3CAB">
        <w:rPr>
          <w:rFonts w:ascii="Times New Roman" w:hAnsi="Times New Roman" w:cs="Times New Roman"/>
          <w:sz w:val="24"/>
          <w:szCs w:val="24"/>
        </w:rPr>
        <w:t xml:space="preserve"> demonstrates a potential threshold number of infections to avoid exceeding </w:t>
      </w:r>
      <w:commentRangeStart w:id="92"/>
      <w:r w:rsidRPr="000B3CAB">
        <w:rPr>
          <w:rFonts w:ascii="Times New Roman" w:hAnsi="Times New Roman" w:cs="Times New Roman"/>
          <w:sz w:val="24"/>
          <w:szCs w:val="24"/>
        </w:rPr>
        <w:t xml:space="preserve">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m:t>
        </m:r>
      </m:oMath>
      <w:r w:rsidRPr="000B3CAB">
        <w:rPr>
          <w:rFonts w:ascii="Times New Roman" w:hAnsi="Times New Roman" w:cs="Times New Roman"/>
          <w:sz w:val="24"/>
          <w:szCs w:val="24"/>
        </w:rPr>
        <w:t xml:space="preserve">. </w:t>
      </w:r>
      <w:commentRangeEnd w:id="92"/>
      <w:r w:rsidR="0074390E">
        <w:rPr>
          <w:rStyle w:val="CommentReference"/>
          <w:rFonts w:ascii="Times New Roman" w:hAnsi="Times New Roman" w:cs="Times New Roman"/>
        </w:rPr>
        <w:commentReference w:id="92"/>
      </w:r>
      <w:r w:rsidRPr="000B3CAB">
        <w:rPr>
          <w:rFonts w:ascii="Times New Roman" w:hAnsi="Times New Roman" w:cs="Times New Roman"/>
          <w:sz w:val="24"/>
          <w:szCs w:val="24"/>
        </w:rPr>
        <w:t xml:space="preserve">This threshold corresponds to an average of 1 transmission event within the simulated facility every ten days. Implementing a systematic–rather than random–testing strategy can be sufficient to preven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0B3CAB">
        <w:rPr>
          <w:rFonts w:ascii="Times New Roman" w:hAnsi="Times New Roman" w:cs="Times New Roman"/>
          <w:sz w:val="24"/>
          <w:szCs w:val="24"/>
        </w:rPr>
        <w:t xml:space="preserve"> from exceeding such a threshold without changing the frequency in many transmission scenarios. Table 2 additionally shows the testing frequency in tests per week under a systematic testing strategy necessary to ensure that the upper quartile of expected transmission events is maintained below this threshold.</w:t>
      </w:r>
    </w:p>
    <w:p w14:paraId="5ED65D4C" w14:textId="7B9D3151" w:rsidR="008C1FD0" w:rsidRPr="008C1FD0" w:rsidRDefault="00307CEA" w:rsidP="008C1FD0">
      <w:pPr>
        <w:spacing w:after="0" w:line="360" w:lineRule="auto"/>
        <w:jc w:val="both"/>
        <w:rPr>
          <w:rFonts w:eastAsia="Times New Roman" w:cstheme="majorBidi"/>
          <w:b/>
          <w:sz w:val="24"/>
          <w:szCs w:val="26"/>
        </w:rPr>
      </w:pPr>
      <w:r>
        <w:rPr>
          <w:noProof/>
        </w:rPr>
        <w:drawing>
          <wp:inline distT="0" distB="0" distL="0" distR="0" wp14:anchorId="5879EA4C" wp14:editId="581E3D33">
            <wp:extent cx="5334000" cy="3556000"/>
            <wp:effectExtent l="0" t="0" r="0" b="0"/>
            <wp:docPr id="2" name="Picture" descr="Figure 2. Number of expected infections in a facility from model simulations comparing random and systematic testing strategies across transmission scenarios and test frequencies. Systematic testing strategies ([triangles]) prevent more infections than random strategies ([circles]) across all transmission scenarios and test frequencies. The horizontal gray line serves as a reference to assess the testing frequency needed to maintain \mathcal{I}^{tot}_{sim}\leq18 (corresponding to one transmission event every ten days) across different transmission scenarios. Error bars represent the interquartile range of \mathcal{I}^{tot}_{sim}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1.png"/>
                    <pic:cNvPicPr>
                      <a:picLocks noChangeAspect="1" noChangeArrowheads="1"/>
                    </pic:cNvPicPr>
                  </pic:nvPicPr>
                  <pic:blipFill>
                    <a:blip r:embed="rId21"/>
                    <a:stretch>
                      <a:fillRect/>
                    </a:stretch>
                  </pic:blipFill>
                  <pic:spPr bwMode="auto">
                    <a:xfrm>
                      <a:off x="0" y="0"/>
                      <a:ext cx="5334000" cy="3556000"/>
                    </a:xfrm>
                    <a:prstGeom prst="rect">
                      <a:avLst/>
                    </a:prstGeom>
                    <a:noFill/>
                    <a:ln w="9525">
                      <a:noFill/>
                      <a:headEnd/>
                      <a:tailEnd/>
                    </a:ln>
                  </pic:spPr>
                </pic:pic>
              </a:graphicData>
            </a:graphic>
          </wp:inline>
        </w:drawing>
      </w:r>
    </w:p>
    <w:p w14:paraId="60C61210" w14:textId="45B1056D" w:rsidR="008C1FD0" w:rsidRPr="000B3CAB" w:rsidRDefault="008C1FD0" w:rsidP="008C1FD0">
      <w:pPr>
        <w:pStyle w:val="Subtitle"/>
        <w:rPr>
          <w:rFonts w:eastAsia="Times New Roman" w:cs="Times New Roman"/>
          <w:sz w:val="22"/>
          <w:szCs w:val="24"/>
        </w:rPr>
      </w:pPr>
      <w:commentRangeStart w:id="93"/>
      <w:r w:rsidRPr="000B3CAB">
        <w:rPr>
          <w:rFonts w:eastAsia="Times New Roman" w:cs="Times New Roman"/>
          <w:b/>
          <w:bCs/>
          <w:sz w:val="22"/>
          <w:szCs w:val="24"/>
        </w:rPr>
        <w:t xml:space="preserve">Figure </w:t>
      </w:r>
      <w:r w:rsidR="00A16E90" w:rsidRPr="000B3CAB">
        <w:rPr>
          <w:rFonts w:eastAsia="Times New Roman" w:cs="Times New Roman"/>
          <w:b/>
          <w:bCs/>
          <w:sz w:val="22"/>
          <w:szCs w:val="24"/>
        </w:rPr>
        <w:t>3</w:t>
      </w:r>
      <w:r w:rsidRPr="000B3CAB">
        <w:rPr>
          <w:rFonts w:eastAsia="Times New Roman" w:cs="Times New Roman"/>
          <w:b/>
          <w:bCs/>
          <w:sz w:val="22"/>
          <w:szCs w:val="24"/>
        </w:rPr>
        <w:t xml:space="preserve">. </w:t>
      </w:r>
      <w:commentRangeEnd w:id="93"/>
      <w:r w:rsidR="00EA34DE">
        <w:rPr>
          <w:rStyle w:val="CommentReference"/>
          <w:rFonts w:eastAsiaTheme="minorHAnsi" w:cs="Times New Roman"/>
          <w:color w:val="auto"/>
        </w:rPr>
        <w:commentReference w:id="93"/>
      </w:r>
      <w:r w:rsidRPr="000B3CAB">
        <w:rPr>
          <w:rFonts w:eastAsia="Times New Roman" w:cs="Times New Roman"/>
          <w:b/>
          <w:bCs/>
          <w:sz w:val="22"/>
          <w:szCs w:val="24"/>
        </w:rPr>
        <w:t>Number of expected infections in a facility from model simulations comparing random</w:t>
      </w:r>
      <w:ins w:id="94" w:author="Mosites, Emily (CDC/DDID/OD)" w:date="2021-07-24T16:31:00Z">
        <w:r w:rsidR="00B04D37">
          <w:rPr>
            <w:rFonts w:eastAsia="Times New Roman" w:cs="Times New Roman"/>
            <w:b/>
            <w:bCs/>
            <w:sz w:val="22"/>
            <w:szCs w:val="24"/>
          </w:rPr>
          <w:t>-</w:t>
        </w:r>
      </w:ins>
      <w:r w:rsidRPr="000B3CAB">
        <w:rPr>
          <w:rFonts w:eastAsia="Times New Roman" w:cs="Times New Roman"/>
          <w:b/>
          <w:bCs/>
          <w:sz w:val="22"/>
          <w:szCs w:val="24"/>
        </w:rPr>
        <w:t xml:space="preserve"> and systematic</w:t>
      </w:r>
      <w:ins w:id="95" w:author="Mosites, Emily (CDC/DDID/OD)" w:date="2021-07-24T16:31:00Z">
        <w:r w:rsidR="00B04D37">
          <w:rPr>
            <w:rFonts w:eastAsia="Times New Roman" w:cs="Times New Roman"/>
            <w:b/>
            <w:bCs/>
            <w:sz w:val="22"/>
            <w:szCs w:val="24"/>
          </w:rPr>
          <w:t>-</w:t>
        </w:r>
      </w:ins>
      <w:r w:rsidRPr="000B3CAB">
        <w:rPr>
          <w:rFonts w:eastAsia="Times New Roman" w:cs="Times New Roman"/>
          <w:b/>
          <w:bCs/>
          <w:sz w:val="22"/>
          <w:szCs w:val="24"/>
        </w:rPr>
        <w:t xml:space="preserve"> </w:t>
      </w:r>
      <w:ins w:id="96" w:author="Mosites, Emily (CDC/DDID/OD)" w:date="2021-07-24T16:31:00Z">
        <w:r w:rsidR="00B04D37">
          <w:rPr>
            <w:rFonts w:eastAsia="Times New Roman" w:cs="Times New Roman"/>
            <w:b/>
            <w:bCs/>
            <w:sz w:val="22"/>
            <w:szCs w:val="24"/>
          </w:rPr>
          <w:t xml:space="preserve">shift </w:t>
        </w:r>
      </w:ins>
      <w:r w:rsidRPr="000B3CAB">
        <w:rPr>
          <w:rFonts w:eastAsia="Times New Roman" w:cs="Times New Roman"/>
          <w:b/>
          <w:bCs/>
          <w:sz w:val="22"/>
          <w:szCs w:val="24"/>
        </w:rPr>
        <w:t>testing strategies across transmission scenarios and test frequencies</w:t>
      </w:r>
      <w:r w:rsidRPr="000B3CAB">
        <w:rPr>
          <w:rFonts w:eastAsia="Times New Roman" w:cs="Times New Roman"/>
          <w:sz w:val="22"/>
          <w:szCs w:val="24"/>
        </w:rPr>
        <w:t>. Systematic</w:t>
      </w:r>
      <w:ins w:id="97" w:author="Mosites, Emily (CDC/DDID/OD)" w:date="2021-07-24T16:31:00Z">
        <w:r w:rsidR="00B72824">
          <w:rPr>
            <w:rFonts w:eastAsia="Times New Roman" w:cs="Times New Roman"/>
            <w:sz w:val="22"/>
            <w:szCs w:val="24"/>
          </w:rPr>
          <w:t xml:space="preserve"> shift</w:t>
        </w:r>
      </w:ins>
      <w:r w:rsidRPr="000B3CAB">
        <w:rPr>
          <w:rFonts w:eastAsia="Times New Roman" w:cs="Times New Roman"/>
          <w:sz w:val="22"/>
          <w:szCs w:val="24"/>
        </w:rPr>
        <w:t xml:space="preserve"> testing strategies ([triangles]) prevent more infections than random </w:t>
      </w:r>
      <w:ins w:id="98" w:author="Mosites, Emily (CDC/DDID/OD)" w:date="2021-07-24T16:31:00Z">
        <w:r w:rsidR="00B72824">
          <w:rPr>
            <w:rFonts w:eastAsia="Times New Roman" w:cs="Times New Roman"/>
            <w:sz w:val="22"/>
            <w:szCs w:val="24"/>
          </w:rPr>
          <w:t xml:space="preserve">shift </w:t>
        </w:r>
      </w:ins>
      <w:r w:rsidRPr="000B3CAB">
        <w:rPr>
          <w:rFonts w:eastAsia="Times New Roman" w:cs="Times New Roman"/>
          <w:sz w:val="22"/>
          <w:szCs w:val="24"/>
        </w:rPr>
        <w:t xml:space="preserve">strategies ([circles]) across all transmission scenarios and test frequencies. The horizontal gray line serves as a reference to assess the testing frequency needed to maintain </w:t>
      </w:r>
      <m:oMath>
        <m:sSubSup>
          <m:sSubSupPr>
            <m:ctrlPr>
              <w:rPr>
                <w:rFonts w:ascii="Cambria Math" w:eastAsia="Times New Roman" w:hAnsi="Cambria Math" w:cs="Times New Roman"/>
                <w:sz w:val="22"/>
                <w:szCs w:val="24"/>
              </w:rPr>
            </m:ctrlPr>
          </m:sSubSupPr>
          <m:e>
            <m:r>
              <m:rPr>
                <m:scr m:val="script"/>
                <m:sty m:val="b"/>
              </m:rPr>
              <w:rPr>
                <w:rFonts w:ascii="Cambria Math" w:eastAsia="Times New Roman" w:hAnsi="Cambria Math" w:cs="Times New Roman"/>
                <w:sz w:val="22"/>
                <w:szCs w:val="24"/>
              </w:rPr>
              <m:t>I</m:t>
            </m:r>
          </m:e>
          <m:sub>
            <m:r>
              <m:rPr>
                <m:sty m:val="bi"/>
              </m:rPr>
              <w:rPr>
                <w:rFonts w:ascii="Cambria Math" w:eastAsia="Times New Roman" w:hAnsi="Cambria Math" w:cs="Times New Roman"/>
                <w:sz w:val="22"/>
                <w:szCs w:val="24"/>
              </w:rPr>
              <m:t>sim</m:t>
            </m:r>
          </m:sub>
          <m:sup>
            <m:r>
              <m:rPr>
                <m:sty m:val="bi"/>
              </m:rPr>
              <w:rPr>
                <w:rFonts w:ascii="Cambria Math" w:eastAsia="Times New Roman" w:hAnsi="Cambria Math" w:cs="Times New Roman"/>
                <w:sz w:val="22"/>
                <w:szCs w:val="24"/>
              </w:rPr>
              <m:t>tot</m:t>
            </m:r>
          </m:sup>
        </m:sSubSup>
        <m:r>
          <m:rPr>
            <m:sty m:val="p"/>
          </m:rPr>
          <w:rPr>
            <w:rFonts w:ascii="Cambria Math" w:eastAsia="Times New Roman" w:hAnsi="Cambria Math" w:cs="Times New Roman"/>
            <w:sz w:val="22"/>
            <w:szCs w:val="24"/>
          </w:rPr>
          <m:t>≤</m:t>
        </m:r>
        <m:r>
          <m:rPr>
            <m:sty m:val="b"/>
          </m:rPr>
          <w:rPr>
            <w:rFonts w:ascii="Cambria Math" w:eastAsia="Times New Roman" w:hAnsi="Cambria Math" w:cs="Times New Roman"/>
            <w:sz w:val="22"/>
            <w:szCs w:val="24"/>
          </w:rPr>
          <m:t>18</m:t>
        </m:r>
      </m:oMath>
      <w:r w:rsidRPr="000B3CAB">
        <w:rPr>
          <w:rFonts w:eastAsia="Times New Roman" w:cs="Times New Roman"/>
          <w:sz w:val="22"/>
          <w:szCs w:val="24"/>
        </w:rPr>
        <w:t xml:space="preserve"> </w:t>
      </w:r>
      <w:r w:rsidR="00307CEA" w:rsidRPr="000B3CAB">
        <w:rPr>
          <w:rFonts w:eastAsia="Times New Roman" w:cs="Times New Roman"/>
          <w:sz w:val="22"/>
          <w:szCs w:val="24"/>
        </w:rPr>
        <w:t xml:space="preserve">(corresponding to one transmission event every ten days) </w:t>
      </w:r>
      <w:r w:rsidRPr="000B3CAB">
        <w:rPr>
          <w:rFonts w:eastAsia="Times New Roman" w:cs="Times New Roman"/>
          <w:sz w:val="22"/>
          <w:szCs w:val="24"/>
        </w:rPr>
        <w:t xml:space="preserve">across different transmission scenarios. Error bars represent the interquartile range of </w:t>
      </w:r>
      <m:oMath>
        <m:sSubSup>
          <m:sSubSupPr>
            <m:ctrlPr>
              <w:rPr>
                <w:rFonts w:ascii="Cambria Math" w:eastAsia="Times New Roman" w:hAnsi="Cambria Math" w:cs="Times New Roman"/>
                <w:sz w:val="22"/>
                <w:szCs w:val="24"/>
              </w:rPr>
            </m:ctrlPr>
          </m:sSubSupPr>
          <m:e>
            <m:r>
              <m:rPr>
                <m:scr m:val="script"/>
                <m:sty m:val="b"/>
              </m:rPr>
              <w:rPr>
                <w:rFonts w:ascii="Cambria Math" w:eastAsia="Times New Roman" w:hAnsi="Cambria Math" w:cs="Times New Roman"/>
                <w:sz w:val="22"/>
                <w:szCs w:val="24"/>
              </w:rPr>
              <m:t>I</m:t>
            </m:r>
          </m:e>
          <m:sub>
            <m:r>
              <m:rPr>
                <m:sty m:val="bi"/>
              </m:rPr>
              <w:rPr>
                <w:rFonts w:ascii="Cambria Math" w:eastAsia="Times New Roman" w:hAnsi="Cambria Math" w:cs="Times New Roman"/>
                <w:sz w:val="22"/>
                <w:szCs w:val="24"/>
              </w:rPr>
              <m:t>sim</m:t>
            </m:r>
          </m:sub>
          <m:sup>
            <m:r>
              <m:rPr>
                <m:sty m:val="bi"/>
              </m:rPr>
              <w:rPr>
                <w:rFonts w:ascii="Cambria Math" w:eastAsia="Times New Roman" w:hAnsi="Cambria Math" w:cs="Times New Roman"/>
                <w:sz w:val="22"/>
                <w:szCs w:val="24"/>
              </w:rPr>
              <m:t>tot</m:t>
            </m:r>
          </m:sup>
        </m:sSubSup>
      </m:oMath>
      <w:r w:rsidRPr="000B3CAB">
        <w:rPr>
          <w:rFonts w:eastAsia="Times New Roman" w:cs="Times New Roman"/>
          <w:sz w:val="22"/>
          <w:szCs w:val="24"/>
        </w:rPr>
        <w:t xml:space="preserve"> derived from 100 simulations per scenario.</w:t>
      </w:r>
    </w:p>
    <w:p w14:paraId="1471FAE8" w14:textId="6E3CD43E" w:rsidR="001A4EEB" w:rsidRPr="000B3CAB" w:rsidRDefault="001A4EEB" w:rsidP="001A4EEB">
      <w:pPr>
        <w:pStyle w:val="Subtitle"/>
        <w:spacing w:after="0"/>
        <w:rPr>
          <w:rFonts w:eastAsia="Times New Roman" w:cs="Times New Roman"/>
          <w:sz w:val="22"/>
          <w:szCs w:val="24"/>
        </w:rPr>
      </w:pPr>
      <w:r w:rsidRPr="000B3CAB">
        <w:rPr>
          <w:rFonts w:eastAsia="Times New Roman" w:cs="Times New Roman"/>
          <w:b/>
          <w:sz w:val="22"/>
          <w:szCs w:val="24"/>
        </w:rPr>
        <w:t>Table 2</w:t>
      </w:r>
      <w:r w:rsidRPr="000B3CAB">
        <w:rPr>
          <w:rFonts w:eastAsia="Times New Roman" w:cs="Times New Roman"/>
          <w:sz w:val="22"/>
          <w:szCs w:val="24"/>
        </w:rPr>
        <w:t xml:space="preserve">: Test frequency (tests per week) </w:t>
      </w:r>
      <w:del w:id="99" w:author="Mosites, Emily (CDC/DDID/OD)" w:date="2021-07-24T16:32:00Z">
        <w:r w:rsidRPr="000B3CAB" w:rsidDel="006C738D">
          <w:rPr>
            <w:rFonts w:eastAsia="Times New Roman" w:cs="Times New Roman"/>
            <w:sz w:val="22"/>
            <w:szCs w:val="24"/>
          </w:rPr>
          <w:delText xml:space="preserve">under a systematic testing strategy </w:delText>
        </w:r>
      </w:del>
      <w:r w:rsidRPr="000B3CAB">
        <w:rPr>
          <w:rFonts w:eastAsia="Times New Roman" w:cs="Times New Roman"/>
          <w:sz w:val="22"/>
          <w:szCs w:val="24"/>
        </w:rPr>
        <w:t xml:space="preserve">needed </w:t>
      </w:r>
      <w:ins w:id="100" w:author="Mosites, Emily (CDC/DDID/OD)" w:date="2021-07-24T16:32:00Z">
        <w:r w:rsidR="006C738D" w:rsidRPr="000B3CAB">
          <w:rPr>
            <w:rFonts w:eastAsia="Times New Roman" w:cs="Times New Roman"/>
            <w:sz w:val="22"/>
            <w:szCs w:val="24"/>
          </w:rPr>
          <w:t xml:space="preserve">under a systematic </w:t>
        </w:r>
        <w:r w:rsidR="006C738D">
          <w:rPr>
            <w:rFonts w:eastAsia="Times New Roman" w:cs="Times New Roman"/>
            <w:sz w:val="22"/>
            <w:szCs w:val="24"/>
          </w:rPr>
          <w:t xml:space="preserve">shift </w:t>
        </w:r>
        <w:r w:rsidR="006C738D" w:rsidRPr="000B3CAB">
          <w:rPr>
            <w:rFonts w:eastAsia="Times New Roman" w:cs="Times New Roman"/>
            <w:sz w:val="22"/>
            <w:szCs w:val="24"/>
          </w:rPr>
          <w:t xml:space="preserve">testing strategy </w:t>
        </w:r>
      </w:ins>
      <w:r w:rsidRPr="000B3CAB">
        <w:rPr>
          <w:rFonts w:eastAsia="Times New Roman" w:cs="Times New Roman"/>
          <w:sz w:val="22"/>
          <w:szCs w:val="24"/>
        </w:rPr>
        <w:t xml:space="preserve">to maintain upper quartile of expected </w:t>
      </w:r>
      <w:commentRangeStart w:id="101"/>
      <w:commentRangeStart w:id="102"/>
      <w:r w:rsidRPr="000B3CAB">
        <w:rPr>
          <w:rFonts w:eastAsia="Times New Roman" w:cs="Times New Roman"/>
          <w:sz w:val="22"/>
          <w:szCs w:val="24"/>
        </w:rPr>
        <w:t xml:space="preserve">transmission events </w:t>
      </w:r>
      <w:commentRangeEnd w:id="101"/>
      <w:r w:rsidR="00943AC8">
        <w:rPr>
          <w:rStyle w:val="CommentReference"/>
          <w:rFonts w:eastAsiaTheme="minorHAnsi" w:cs="Times New Roman"/>
          <w:color w:val="auto"/>
        </w:rPr>
        <w:commentReference w:id="101"/>
      </w:r>
      <w:commentRangeEnd w:id="102"/>
      <w:r w:rsidR="00EA34DE">
        <w:rPr>
          <w:rStyle w:val="CommentReference"/>
          <w:rFonts w:eastAsiaTheme="minorHAnsi" w:cs="Times New Roman"/>
          <w:color w:val="auto"/>
        </w:rPr>
        <w:commentReference w:id="102"/>
      </w:r>
      <w:r w:rsidRPr="000B3CAB">
        <w:rPr>
          <w:rFonts w:eastAsia="Times New Roman" w:cs="Times New Roman"/>
          <w:sz w:val="22"/>
          <w:szCs w:val="24"/>
        </w:rPr>
        <w:t>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 and community prevalence</w:t>
      </w:r>
      <w:r w:rsidR="00C06041" w:rsidRPr="000B3CAB">
        <w:rPr>
          <w:rFonts w:eastAsia="Times New Roman" w:cs="Times New Roman"/>
          <w:sz w:val="22"/>
          <w:szCs w:val="24"/>
        </w:rPr>
        <w:t>.</w:t>
      </w:r>
    </w:p>
    <w:p w14:paraId="7837C0C2" w14:textId="77777777" w:rsidR="000B3CAB" w:rsidRPr="000B3CAB" w:rsidRDefault="000B3CAB" w:rsidP="000B3CAB"/>
    <w:tbl>
      <w:tblPr>
        <w:tblStyle w:val="Table"/>
        <w:tblW w:w="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2477"/>
        <w:gridCol w:w="2949"/>
        <w:gridCol w:w="1029"/>
        <w:gridCol w:w="1029"/>
      </w:tblGrid>
      <w:tr w:rsidR="00307CEA" w14:paraId="436B3543" w14:textId="77777777" w:rsidTr="000B3CAB">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none" w:sz="0" w:space="0" w:color="auto"/>
            </w:tcBorders>
          </w:tcPr>
          <w:p w14:paraId="4AD806F0" w14:textId="77777777" w:rsidR="001A4EEB" w:rsidRDefault="001A4EEB" w:rsidP="00816D4D">
            <w:pPr>
              <w:pStyle w:val="Compact"/>
            </w:pPr>
            <w:commentRangeStart w:id="103"/>
            <w:r>
              <w:t>Community Prevalence</w:t>
            </w:r>
          </w:p>
        </w:tc>
        <w:tc>
          <w:tcPr>
            <w:tcW w:w="0" w:type="auto"/>
            <w:tcBorders>
              <w:bottom w:val="none" w:sz="0" w:space="0" w:color="auto"/>
            </w:tcBorders>
          </w:tcPr>
          <w:p w14:paraId="5C8EF596" w14:textId="0196F111" w:rsidR="001A4EEB" w:rsidRDefault="001A4EEB" w:rsidP="00816D4D">
            <w:pPr>
              <w:pStyle w:val="Compact"/>
              <w:jc w:val="right"/>
            </w:pPr>
            <w:commentRangeStart w:id="104"/>
            <m:oMathPara>
              <m:oMath>
                <m:r>
                  <m:rPr>
                    <m:scr m:val="script"/>
                  </m:rPr>
                  <w:rPr>
                    <w:rFonts w:ascii="Cambria Math" w:hAnsi="Cambria Math"/>
                  </w:rPr>
                  <m:t>R</m:t>
                </m:r>
                <m:r>
                  <w:rPr>
                    <w:rFonts w:ascii="Cambria Math" w:hAnsi="Cambria Math"/>
                  </w:rPr>
                  <m:t>=0.5</m:t>
                </m:r>
              </m:oMath>
            </m:oMathPara>
          </w:p>
        </w:tc>
        <w:tc>
          <w:tcPr>
            <w:tcW w:w="0" w:type="auto"/>
            <w:tcBorders>
              <w:bottom w:val="none" w:sz="0" w:space="0" w:color="auto"/>
            </w:tcBorders>
          </w:tcPr>
          <w:p w14:paraId="73705182" w14:textId="0DFF1C61" w:rsidR="001A4EEB" w:rsidRDefault="001A4EEB" w:rsidP="00816D4D">
            <w:pPr>
              <w:pStyle w:val="Compact"/>
              <w:jc w:val="right"/>
            </w:pPr>
            <m:oMathPara>
              <m:oMath>
                <m:r>
                  <m:rPr>
                    <m:scr m:val="script"/>
                  </m:rPr>
                  <w:rPr>
                    <w:rFonts w:ascii="Cambria Math" w:hAnsi="Cambria Math"/>
                  </w:rPr>
                  <m:t>R</m:t>
                </m:r>
                <m:r>
                  <w:rPr>
                    <w:rFonts w:ascii="Cambria Math" w:hAnsi="Cambria Math"/>
                  </w:rPr>
                  <m:t>=1.0</m:t>
                </m:r>
              </m:oMath>
            </m:oMathPara>
          </w:p>
        </w:tc>
        <w:tc>
          <w:tcPr>
            <w:tcW w:w="0" w:type="auto"/>
            <w:tcBorders>
              <w:bottom w:val="none" w:sz="0" w:space="0" w:color="auto"/>
            </w:tcBorders>
          </w:tcPr>
          <w:p w14:paraId="36F3D626" w14:textId="6E78C5D4" w:rsidR="001A4EEB" w:rsidRDefault="001A4EEB" w:rsidP="00816D4D">
            <w:pPr>
              <w:pStyle w:val="Compact"/>
              <w:jc w:val="right"/>
            </w:pPr>
            <m:oMathPara>
              <m:oMath>
                <m:r>
                  <m:rPr>
                    <m:scr m:val="script"/>
                  </m:rPr>
                  <w:rPr>
                    <w:rFonts w:ascii="Cambria Math" w:hAnsi="Cambria Math"/>
                  </w:rPr>
                  <m:t>R</m:t>
                </m:r>
                <m:r>
                  <w:rPr>
                    <w:rFonts w:ascii="Cambria Math" w:hAnsi="Cambria Math"/>
                  </w:rPr>
                  <m:t>=1.5</m:t>
                </m:r>
                <w:commentRangeEnd w:id="104"/>
                <m:r>
                  <m:rPr>
                    <m:sty m:val="p"/>
                  </m:rPr>
                  <w:rPr>
                    <w:rStyle w:val="CommentReference"/>
                    <w:rFonts w:ascii="Times New Roman" w:hAnsi="Times New Roman" w:cs="Times New Roman"/>
                  </w:rPr>
                  <w:commentReference w:id="104"/>
                </m:r>
                <m:r>
                  <m:rPr>
                    <m:sty m:val="p"/>
                  </m:rPr>
                  <w:rPr>
                    <w:rStyle w:val="CommentReference"/>
                    <w:rFonts w:ascii="Times New Roman" w:hAnsi="Times New Roman" w:cs="Times New Roman"/>
                  </w:rPr>
                  <w:commentReference w:id="103"/>
                </m:r>
              </m:oMath>
            </m:oMathPara>
          </w:p>
        </w:tc>
      </w:tr>
      <w:tr w:rsidR="001A4EEB" w14:paraId="1BB89060" w14:textId="77777777" w:rsidTr="000B3CAB">
        <w:trPr>
          <w:jc w:val="center"/>
        </w:trPr>
        <w:tc>
          <w:tcPr>
            <w:tcW w:w="0" w:type="auto"/>
          </w:tcPr>
          <w:p w14:paraId="02E733CB" w14:textId="77777777" w:rsidR="001A4EEB" w:rsidRDefault="001A4EEB" w:rsidP="00816D4D">
            <w:pPr>
              <w:pStyle w:val="Compact"/>
            </w:pPr>
            <w:commentRangeStart w:id="105"/>
            <w:commentRangeStart w:id="106"/>
            <w:commentRangeEnd w:id="103"/>
            <w:r>
              <w:t>0.1%</w:t>
            </w:r>
            <w:commentRangeEnd w:id="105"/>
            <w:r w:rsidR="003D7D76">
              <w:rPr>
                <w:rStyle w:val="CommentReference"/>
                <w:rFonts w:ascii="Times New Roman" w:hAnsi="Times New Roman" w:cs="Times New Roman"/>
              </w:rPr>
              <w:commentReference w:id="105"/>
            </w:r>
            <w:commentRangeEnd w:id="106"/>
            <w:r w:rsidR="00EA34DE">
              <w:rPr>
                <w:rStyle w:val="CommentReference"/>
                <w:rFonts w:ascii="Times New Roman" w:hAnsi="Times New Roman" w:cs="Times New Roman"/>
              </w:rPr>
              <w:commentReference w:id="106"/>
            </w:r>
          </w:p>
        </w:tc>
        <w:tc>
          <w:tcPr>
            <w:tcW w:w="0" w:type="auto"/>
            <w:shd w:val="clear" w:color="auto" w:fill="E2EFD9" w:themeFill="accent6" w:themeFillTint="33"/>
          </w:tcPr>
          <w:p w14:paraId="7ABAAE29" w14:textId="07680E66" w:rsidR="001A4EEB" w:rsidRDefault="001A4EEB" w:rsidP="00816D4D">
            <w:pPr>
              <w:pStyle w:val="Compact"/>
              <w:jc w:val="right"/>
            </w:pPr>
            <w:r>
              <w:t>0</w:t>
            </w:r>
            <w:ins w:id="107" w:author="Mosites, Emily (CDC/DDID/OD)" w:date="2021-07-24T16:37:00Z">
              <w:r w:rsidR="00D45478">
                <w:t xml:space="preserve"> </w:t>
              </w:r>
              <w:commentRangeStart w:id="108"/>
              <w:r w:rsidR="00D45478">
                <w:t xml:space="preserve">tests per </w:t>
              </w:r>
            </w:ins>
            <w:ins w:id="109" w:author="Mosites, Emily (CDC/DDID/OD)" w:date="2021-07-24T17:53:00Z">
              <w:r w:rsidR="00032646">
                <w:t>worker</w:t>
              </w:r>
            </w:ins>
            <w:ins w:id="110" w:author="Mosites, Emily (CDC/DDID/OD)" w:date="2021-07-24T17:54:00Z">
              <w:r w:rsidR="002E5DDD">
                <w:t xml:space="preserve"> per </w:t>
              </w:r>
            </w:ins>
            <w:ins w:id="111" w:author="Mosites, Emily (CDC/DDID/OD)" w:date="2021-07-24T16:37:00Z">
              <w:r w:rsidR="00D45478">
                <w:t>week</w:t>
              </w:r>
              <w:commentRangeEnd w:id="108"/>
              <w:r w:rsidR="00D45478">
                <w:rPr>
                  <w:rStyle w:val="CommentReference"/>
                  <w:rFonts w:ascii="Times New Roman" w:hAnsi="Times New Roman" w:cs="Times New Roman"/>
                </w:rPr>
                <w:commentReference w:id="108"/>
              </w:r>
            </w:ins>
          </w:p>
        </w:tc>
        <w:tc>
          <w:tcPr>
            <w:tcW w:w="0" w:type="auto"/>
            <w:shd w:val="clear" w:color="auto" w:fill="DEEAF6" w:themeFill="accent1" w:themeFillTint="33"/>
          </w:tcPr>
          <w:p w14:paraId="66B85CAC" w14:textId="77777777" w:rsidR="001A4EEB" w:rsidRDefault="001A4EEB" w:rsidP="00816D4D">
            <w:pPr>
              <w:pStyle w:val="Compact"/>
              <w:jc w:val="right"/>
            </w:pPr>
            <w:r>
              <w:t>1</w:t>
            </w:r>
          </w:p>
        </w:tc>
        <w:tc>
          <w:tcPr>
            <w:tcW w:w="0" w:type="auto"/>
            <w:shd w:val="clear" w:color="auto" w:fill="DEEAF6" w:themeFill="accent1" w:themeFillTint="33"/>
          </w:tcPr>
          <w:p w14:paraId="49C8141E" w14:textId="77777777" w:rsidR="001A4EEB" w:rsidRDefault="001A4EEB" w:rsidP="00816D4D">
            <w:pPr>
              <w:pStyle w:val="Compact"/>
              <w:jc w:val="right"/>
            </w:pPr>
            <w:r>
              <w:t>1</w:t>
            </w:r>
          </w:p>
        </w:tc>
      </w:tr>
      <w:tr w:rsidR="001A4EEB" w14:paraId="75EF9C48" w14:textId="77777777" w:rsidTr="000B3CAB">
        <w:trPr>
          <w:jc w:val="center"/>
        </w:trPr>
        <w:tc>
          <w:tcPr>
            <w:tcW w:w="0" w:type="auto"/>
          </w:tcPr>
          <w:p w14:paraId="128785AD" w14:textId="77777777" w:rsidR="001A4EEB" w:rsidRDefault="001A4EEB" w:rsidP="00816D4D">
            <w:pPr>
              <w:pStyle w:val="Compact"/>
            </w:pPr>
            <w:r>
              <w:t>0.5%</w:t>
            </w:r>
          </w:p>
        </w:tc>
        <w:tc>
          <w:tcPr>
            <w:tcW w:w="0" w:type="auto"/>
            <w:shd w:val="clear" w:color="auto" w:fill="FFE599" w:themeFill="accent4" w:themeFillTint="66"/>
          </w:tcPr>
          <w:p w14:paraId="741FE64E" w14:textId="5D5BFCEF" w:rsidR="001A4EEB" w:rsidRDefault="001A4EEB" w:rsidP="00816D4D">
            <w:pPr>
              <w:pStyle w:val="Compact"/>
              <w:jc w:val="right"/>
            </w:pPr>
            <w:r>
              <w:t>2</w:t>
            </w:r>
          </w:p>
        </w:tc>
        <w:tc>
          <w:tcPr>
            <w:tcW w:w="0" w:type="auto"/>
            <w:shd w:val="clear" w:color="auto" w:fill="FFE599" w:themeFill="accent4" w:themeFillTint="66"/>
          </w:tcPr>
          <w:p w14:paraId="06D341D7" w14:textId="77777777" w:rsidR="001A4EEB" w:rsidRDefault="001A4EEB" w:rsidP="00816D4D">
            <w:pPr>
              <w:pStyle w:val="Compact"/>
              <w:jc w:val="right"/>
            </w:pPr>
            <w:r>
              <w:t>2</w:t>
            </w:r>
          </w:p>
        </w:tc>
        <w:tc>
          <w:tcPr>
            <w:tcW w:w="0" w:type="auto"/>
            <w:shd w:val="clear" w:color="auto" w:fill="F7CAAC" w:themeFill="accent2" w:themeFillTint="66"/>
          </w:tcPr>
          <w:p w14:paraId="71918030" w14:textId="77777777" w:rsidR="001A4EEB" w:rsidRDefault="001A4EEB" w:rsidP="00816D4D">
            <w:pPr>
              <w:pStyle w:val="Compact"/>
              <w:jc w:val="right"/>
            </w:pPr>
            <w:r>
              <w:t>4</w:t>
            </w:r>
          </w:p>
        </w:tc>
      </w:tr>
      <w:tr w:rsidR="001A4EEB" w14:paraId="6AE55C70" w14:textId="77777777" w:rsidTr="000B3CAB">
        <w:trPr>
          <w:jc w:val="center"/>
        </w:trPr>
        <w:tc>
          <w:tcPr>
            <w:tcW w:w="0" w:type="auto"/>
          </w:tcPr>
          <w:p w14:paraId="044B7743" w14:textId="77777777" w:rsidR="001A4EEB" w:rsidRDefault="001A4EEB" w:rsidP="00816D4D">
            <w:pPr>
              <w:pStyle w:val="Compact"/>
            </w:pPr>
            <w:r>
              <w:t>1%</w:t>
            </w:r>
          </w:p>
        </w:tc>
        <w:tc>
          <w:tcPr>
            <w:tcW w:w="0" w:type="auto"/>
            <w:shd w:val="clear" w:color="auto" w:fill="FFE599" w:themeFill="accent4" w:themeFillTint="66"/>
          </w:tcPr>
          <w:p w14:paraId="5E2AF79D" w14:textId="77777777" w:rsidR="001A4EEB" w:rsidRDefault="001A4EEB" w:rsidP="00816D4D">
            <w:pPr>
              <w:pStyle w:val="Compact"/>
              <w:jc w:val="right"/>
            </w:pPr>
            <w:r>
              <w:t>2</w:t>
            </w:r>
          </w:p>
        </w:tc>
        <w:tc>
          <w:tcPr>
            <w:tcW w:w="0" w:type="auto"/>
            <w:shd w:val="clear" w:color="auto" w:fill="F7CAAC" w:themeFill="accent2" w:themeFillTint="66"/>
          </w:tcPr>
          <w:p w14:paraId="316A3DAB" w14:textId="77777777" w:rsidR="001A4EEB" w:rsidRDefault="001A4EEB" w:rsidP="00816D4D">
            <w:pPr>
              <w:pStyle w:val="Compact"/>
              <w:jc w:val="right"/>
            </w:pPr>
            <w:r>
              <w:t>4</w:t>
            </w:r>
          </w:p>
        </w:tc>
        <w:tc>
          <w:tcPr>
            <w:tcW w:w="0" w:type="auto"/>
            <w:shd w:val="clear" w:color="auto" w:fill="F7CAAC" w:themeFill="accent2" w:themeFillTint="66"/>
          </w:tcPr>
          <w:p w14:paraId="53CC97B8" w14:textId="77777777" w:rsidR="001A4EEB" w:rsidRDefault="001A4EEB" w:rsidP="00816D4D">
            <w:pPr>
              <w:pStyle w:val="Compact"/>
              <w:jc w:val="right"/>
            </w:pPr>
            <w:r>
              <w:t>4</w:t>
            </w:r>
          </w:p>
        </w:tc>
      </w:tr>
    </w:tbl>
    <w:p w14:paraId="653E7FAA" w14:textId="77777777" w:rsidR="001A4EEB" w:rsidRDefault="001A4EEB" w:rsidP="008C1FD0"/>
    <w:p w14:paraId="29AFC768" w14:textId="3CA2A573" w:rsidR="008C1FD0" w:rsidRPr="000B3CAB" w:rsidRDefault="008C1FD0" w:rsidP="00690A47">
      <w:pPr>
        <w:spacing w:line="480" w:lineRule="auto"/>
        <w:ind w:firstLine="720"/>
        <w:rPr>
          <w:rFonts w:ascii="Times New Roman" w:hAnsi="Times New Roman" w:cs="Times New Roman"/>
          <w:sz w:val="24"/>
          <w:szCs w:val="24"/>
        </w:rPr>
      </w:pPr>
      <w:del w:id="112" w:author="Mosites, Emily (CDC/DDID/OD)" w:date="2021-07-24T16:39:00Z">
        <w:r w:rsidRPr="000B3CAB" w:rsidDel="009A5001">
          <w:rPr>
            <w:rFonts w:ascii="Times New Roman" w:hAnsi="Times New Roman" w:cs="Times New Roman"/>
            <w:sz w:val="24"/>
            <w:szCs w:val="24"/>
          </w:rPr>
          <w:delText xml:space="preserve">An alternative approach to aid decision-making, particularly in resource-constrained settings, is </w:delText>
        </w:r>
      </w:del>
      <w:del w:id="113" w:author="Mosites, Emily (CDC/DDID/OD)" w:date="2021-07-24T16:38:00Z">
        <w:r w:rsidRPr="000B3CAB" w:rsidDel="009A5001">
          <w:rPr>
            <w:rFonts w:ascii="Times New Roman" w:hAnsi="Times New Roman" w:cs="Times New Roman"/>
            <w:sz w:val="24"/>
            <w:szCs w:val="24"/>
          </w:rPr>
          <w:delText>the ITER</w:delText>
        </w:r>
      </w:del>
      <w:del w:id="114" w:author="Mosites, Emily (CDC/DDID/OD)" w:date="2021-07-24T16:39:00Z">
        <w:r w:rsidRPr="000B3CAB" w:rsidDel="009A5001">
          <w:rPr>
            <w:rFonts w:ascii="Times New Roman" w:hAnsi="Times New Roman" w:cs="Times New Roman"/>
            <w:sz w:val="24"/>
            <w:szCs w:val="24"/>
          </w:rPr>
          <w:delText xml:space="preserve">. </w:delText>
        </w:r>
      </w:del>
      <w:r w:rsidRPr="000B3CAB">
        <w:rPr>
          <w:rFonts w:ascii="Times New Roman" w:hAnsi="Times New Roman" w:cs="Times New Roman"/>
          <w:sz w:val="24"/>
          <w:szCs w:val="24"/>
        </w:rPr>
        <w:t xml:space="preserve">Figure </w:t>
      </w:r>
      <w:r w:rsidR="00FF4F24" w:rsidRPr="000B3CAB">
        <w:rPr>
          <w:rFonts w:ascii="Times New Roman" w:hAnsi="Times New Roman" w:cs="Times New Roman"/>
          <w:sz w:val="24"/>
          <w:szCs w:val="24"/>
        </w:rPr>
        <w:t>4</w:t>
      </w:r>
      <w:r w:rsidRPr="000B3CAB">
        <w:rPr>
          <w:rFonts w:ascii="Times New Roman" w:hAnsi="Times New Roman" w:cs="Times New Roman"/>
          <w:sz w:val="24"/>
          <w:szCs w:val="24"/>
        </w:rPr>
        <w:t xml:space="preserve"> shows estimates of the </w:t>
      </w:r>
      <w:ins w:id="115" w:author="Mosites, Emily (CDC/DDID/OD)" w:date="2021-07-24T16:39:00Z">
        <w:r w:rsidR="009A5001">
          <w:rPr>
            <w:rFonts w:ascii="Times New Roman" w:hAnsi="Times New Roman" w:cs="Times New Roman"/>
            <w:sz w:val="24"/>
            <w:szCs w:val="24"/>
          </w:rPr>
          <w:t xml:space="preserve">number of tests needed </w:t>
        </w:r>
        <w:r w:rsidR="001A47AF">
          <w:rPr>
            <w:rFonts w:ascii="Times New Roman" w:hAnsi="Times New Roman" w:cs="Times New Roman"/>
            <w:sz w:val="24"/>
            <w:szCs w:val="24"/>
          </w:rPr>
          <w:t xml:space="preserve">to prevent one infection </w:t>
        </w:r>
        <w:r w:rsidR="009A5001">
          <w:rPr>
            <w:rFonts w:ascii="Times New Roman" w:hAnsi="Times New Roman" w:cs="Times New Roman"/>
            <w:sz w:val="24"/>
            <w:szCs w:val="24"/>
          </w:rPr>
          <w:t>(</w:t>
        </w:r>
      </w:ins>
      <w:r w:rsidRPr="000B3CAB">
        <w:rPr>
          <w:rFonts w:ascii="Times New Roman" w:hAnsi="Times New Roman" w:cs="Times New Roman"/>
          <w:sz w:val="24"/>
          <w:szCs w:val="24"/>
        </w:rPr>
        <w:t>ITER</w:t>
      </w:r>
      <w:ins w:id="116" w:author="Mosites, Emily (CDC/DDID/OD)" w:date="2021-07-24T16:39:00Z">
        <w:r w:rsidR="009A5001">
          <w:rPr>
            <w:rFonts w:ascii="Times New Roman" w:hAnsi="Times New Roman" w:cs="Times New Roman"/>
            <w:sz w:val="24"/>
            <w:szCs w:val="24"/>
          </w:rPr>
          <w:t>, as described above)</w:t>
        </w:r>
      </w:ins>
      <w:r w:rsidRPr="000B3CAB">
        <w:rPr>
          <w:rFonts w:ascii="Times New Roman" w:hAnsi="Times New Roman" w:cs="Times New Roman"/>
          <w:sz w:val="24"/>
          <w:szCs w:val="24"/>
        </w:rPr>
        <w:t xml:space="preserve"> across transmission scenarios only for systematic testing strategies since they were found to substantially outperform random strategies. In the highest transmission scenario (</w:t>
      </w:r>
      <m:oMath>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r>
          <m:rPr>
            <m:sty m:val="bi"/>
          </m:rPr>
          <w:rPr>
            <w:rFonts w:ascii="Cambria Math" w:hAnsi="Cambria Math" w:cs="Times New Roman"/>
            <w:sz w:val="24"/>
            <w:szCs w:val="24"/>
          </w:rPr>
          <m:t>1</m:t>
        </m:r>
        <m:r>
          <w:rPr>
            <w:rFonts w:ascii="Cambria Math" w:hAnsi="Cambria Math" w:cs="Times New Roman"/>
            <w:sz w:val="24"/>
            <w:szCs w:val="24"/>
          </w:rPr>
          <m:t>.</m:t>
        </m:r>
        <m:r>
          <m:rPr>
            <m:sty m:val="bi"/>
          </m:rPr>
          <w:rPr>
            <w:rFonts w:ascii="Cambria Math" w:hAnsi="Cambria Math" w:cs="Times New Roman"/>
            <w:sz w:val="24"/>
            <w:szCs w:val="24"/>
          </w:rPr>
          <m:t>5</m:t>
        </m:r>
      </m:oMath>
      <w:r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1</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community prevalence), testing on the first day of every other work week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0</m:t>
        </m:r>
        <m:r>
          <w:rPr>
            <w:rFonts w:ascii="Cambria Math" w:hAnsi="Cambria Math" w:cs="Times New Roman"/>
            <w:sz w:val="24"/>
            <w:szCs w:val="24"/>
          </w:rPr>
          <m:t>.</m:t>
        </m:r>
        <m:r>
          <m:rPr>
            <m:sty m:val="bi"/>
          </m:rPr>
          <w:rPr>
            <w:rFonts w:ascii="Cambria Math" w:hAnsi="Cambria Math" w:cs="Times New Roman"/>
            <w:sz w:val="24"/>
            <w:szCs w:val="24"/>
          </w:rPr>
          <m:t>5</m:t>
        </m:r>
      </m:oMath>
      <w:r w:rsidRPr="000B3CAB">
        <w:rPr>
          <w:rFonts w:ascii="Times New Roman" w:hAnsi="Times New Roman" w:cs="Times New Roman"/>
          <w:sz w:val="24"/>
          <w:szCs w:val="24"/>
        </w:rPr>
        <w:t xml:space="preserve">, fig </w:t>
      </w:r>
      <w:r w:rsidR="00FF4F24" w:rsidRPr="000B3CAB">
        <w:rPr>
          <w:rFonts w:ascii="Times New Roman" w:hAnsi="Times New Roman" w:cs="Times New Roman"/>
          <w:sz w:val="24"/>
          <w:szCs w:val="24"/>
        </w:rPr>
        <w:t>4</w:t>
      </w:r>
      <w:r w:rsidRPr="000B3CAB">
        <w:rPr>
          <w:rFonts w:ascii="Times New Roman" w:hAnsi="Times New Roman" w:cs="Times New Roman"/>
          <w:sz w:val="24"/>
          <w:szCs w:val="24"/>
        </w:rPr>
        <w:t xml:space="preserve"> circles) leads to </w:t>
      </w:r>
      <m:oMath>
        <m:r>
          <m:rPr>
            <m:sty m:val="bi"/>
          </m:rPr>
          <w:rPr>
            <w:rFonts w:ascii="Cambria Math" w:hAnsi="Cambria Math" w:cs="Times New Roman"/>
            <w:sz w:val="24"/>
            <w:szCs w:val="24"/>
          </w:rPr>
          <m:t>ITER</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29.31 (IQR 28.08 - 30.35), while increasing test frequency to 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xml:space="preserve">, results in </w:t>
      </w:r>
      <m:oMath>
        <m:r>
          <m:rPr>
            <m:sty m:val="bi"/>
          </m:rPr>
          <w:rPr>
            <w:rFonts w:ascii="Cambria Math" w:hAnsi="Cambria Math" w:cs="Times New Roman"/>
            <w:sz w:val="24"/>
            <w:szCs w:val="24"/>
          </w:rPr>
          <m:t>ITER</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36.49 (IQR 36.02 - 36.9), to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2</m:t>
        </m:r>
      </m:oMath>
      <w:r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ITER</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64.12 (IQR 63.67 - 64.49), and to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4</m:t>
        </m:r>
      </m:oMath>
      <w:r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ITER</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122.73 (IQR 121.86 - 123.49). These values approximately correspond to test positivity rates of 3.41%, 2.74%, 1.56%, and 0.81% due to the interpretation of the ITER as the number of tests </w:t>
      </w:r>
      <w:r w:rsidR="00B7244D" w:rsidRPr="000B3CAB">
        <w:rPr>
          <w:rFonts w:ascii="Times New Roman" w:hAnsi="Times New Roman" w:cs="Times New Roman"/>
          <w:sz w:val="24"/>
          <w:szCs w:val="24"/>
        </w:rPr>
        <w:t xml:space="preserve">administered </w:t>
      </w:r>
      <w:r w:rsidRPr="000B3CAB">
        <w:rPr>
          <w:rFonts w:ascii="Times New Roman" w:hAnsi="Times New Roman" w:cs="Times New Roman"/>
          <w:sz w:val="24"/>
          <w:szCs w:val="24"/>
        </w:rPr>
        <w:t xml:space="preserve">per positive result. Figure </w:t>
      </w:r>
      <w:r w:rsidR="00FF4F24" w:rsidRPr="000B3CAB">
        <w:rPr>
          <w:rFonts w:ascii="Times New Roman" w:hAnsi="Times New Roman" w:cs="Times New Roman"/>
          <w:sz w:val="24"/>
          <w:szCs w:val="24"/>
        </w:rPr>
        <w:t>4</w:t>
      </w:r>
      <w:r w:rsidRPr="000B3CAB">
        <w:rPr>
          <w:rFonts w:ascii="Times New Roman" w:hAnsi="Times New Roman" w:cs="Times New Roman"/>
          <w:sz w:val="24"/>
          <w:szCs w:val="24"/>
        </w:rPr>
        <w:t xml:space="preserve"> also provides an example reference line at </w:t>
      </w:r>
      <m:oMath>
        <m:r>
          <m:rPr>
            <m:sty m:val="bi"/>
          </m:rPr>
          <w:rPr>
            <w:rFonts w:ascii="Cambria Math" w:hAnsi="Cambria Math" w:cs="Times New Roman"/>
            <w:sz w:val="24"/>
            <w:szCs w:val="24"/>
          </w:rPr>
          <m:t>ITER</m:t>
        </m:r>
        <m:r>
          <m:rPr>
            <m:sty m:val="p"/>
          </m:rPr>
          <w:rPr>
            <w:rFonts w:ascii="Cambria Math" w:hAnsi="Cambria Math" w:cs="Times New Roman"/>
            <w:sz w:val="24"/>
            <w:szCs w:val="24"/>
          </w:rPr>
          <m:t>=</m:t>
        </m:r>
        <m:r>
          <m:rPr>
            <m:sty m:val="bi"/>
          </m:rPr>
          <w:rPr>
            <w:rFonts w:ascii="Cambria Math" w:hAnsi="Cambria Math" w:cs="Times New Roman"/>
            <w:sz w:val="24"/>
            <w:szCs w:val="24"/>
          </w:rPr>
          <m:t>400</m:t>
        </m:r>
      </m:oMath>
      <w:r w:rsidRPr="000B3CAB">
        <w:rPr>
          <w:rFonts w:ascii="Times New Roman" w:hAnsi="Times New Roman" w:cs="Times New Roman"/>
          <w:sz w:val="24"/>
          <w:szCs w:val="24"/>
        </w:rPr>
        <w:t xml:space="preserve">, corresponding to an approximate </w:t>
      </w:r>
      <m:oMath>
        <m:r>
          <m:rPr>
            <m:sty m:val="bi"/>
          </m:rPr>
          <w:rPr>
            <w:rFonts w:ascii="Cambria Math" w:hAnsi="Cambria Math" w:cs="Times New Roman"/>
            <w:sz w:val="24"/>
            <w:szCs w:val="24"/>
          </w:rPr>
          <m:t>0</m:t>
        </m:r>
        <m:r>
          <w:rPr>
            <w:rFonts w:ascii="Cambria Math" w:hAnsi="Cambria Math" w:cs="Times New Roman"/>
            <w:sz w:val="24"/>
            <w:szCs w:val="24"/>
          </w:rPr>
          <m:t>.</m:t>
        </m:r>
        <m:r>
          <m:rPr>
            <m:sty m:val="bi"/>
          </m:rPr>
          <w:rPr>
            <w:rFonts w:ascii="Cambria Math" w:hAnsi="Cambria Math" w:cs="Times New Roman"/>
            <w:sz w:val="24"/>
            <w:szCs w:val="24"/>
          </w:rPr>
          <m:t>25</m:t>
        </m:r>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5781A138" w14:textId="77777777" w:rsidR="008C1FD0" w:rsidRPr="008C1FD0" w:rsidRDefault="008C1FD0" w:rsidP="008C1FD0">
      <w:pPr>
        <w:spacing w:after="0" w:line="360" w:lineRule="auto"/>
        <w:jc w:val="both"/>
        <w:rPr>
          <w:rFonts w:eastAsia="Times New Roman" w:cstheme="majorBidi"/>
          <w:b/>
          <w:sz w:val="24"/>
          <w:szCs w:val="26"/>
        </w:rPr>
      </w:pPr>
      <w:r w:rsidRPr="008C1FD0">
        <w:rPr>
          <w:rFonts w:eastAsia="Times New Roman" w:cstheme="majorBidi"/>
          <w:b/>
          <w:noProof/>
          <w:sz w:val="24"/>
          <w:szCs w:val="26"/>
        </w:rPr>
        <w:lastRenderedPageBreak/>
        <w:drawing>
          <wp:inline distT="0" distB="0" distL="0" distR="0" wp14:anchorId="4B3FFD69" wp14:editId="70E990AA">
            <wp:extent cx="5334000" cy="4267200"/>
            <wp:effectExtent l="0" t="0" r="0" b="0"/>
            <wp:docPr id="3" name="Picture" descr="Figure 3. Incremental test effectiveness ratio (ITER) from simulations implementing systematic testing across transmission scenarios and testing frequencies. The ITER remains relatively low in higher transmission scenarios even at high (f=4) testing frequencies, potentially favoring such high-frequency testing strategies when within-facility transmission (\mathcal{R}) and/or community prevalence are high. The y-axis is log-transformed and the horizontal line at ITER=400 is provided to aid visual comparison across scenarios. Error bars represent the interquartile range of expected infections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_iter-1.png"/>
                    <pic:cNvPicPr>
                      <a:picLocks noChangeAspect="1" noChangeArrowheads="1"/>
                    </pic:cNvPicPr>
                  </pic:nvPicPr>
                  <pic:blipFill>
                    <a:blip r:embed="rId22"/>
                    <a:stretch>
                      <a:fillRect/>
                    </a:stretch>
                  </pic:blipFill>
                  <pic:spPr bwMode="auto">
                    <a:xfrm>
                      <a:off x="0" y="0"/>
                      <a:ext cx="5334000" cy="4267200"/>
                    </a:xfrm>
                    <a:prstGeom prst="rect">
                      <a:avLst/>
                    </a:prstGeom>
                    <a:noFill/>
                    <a:ln w="9525">
                      <a:noFill/>
                      <a:headEnd/>
                      <a:tailEnd/>
                    </a:ln>
                  </pic:spPr>
                </pic:pic>
              </a:graphicData>
            </a:graphic>
          </wp:inline>
        </w:drawing>
      </w:r>
    </w:p>
    <w:p w14:paraId="75E48F90" w14:textId="59E2F15B" w:rsidR="00C465C5" w:rsidRPr="000B3CAB" w:rsidRDefault="008C1FD0" w:rsidP="008C1FD0">
      <w:pPr>
        <w:pStyle w:val="Subtitle"/>
        <w:rPr>
          <w:rFonts w:eastAsia="Times New Roman"/>
          <w:sz w:val="22"/>
          <w:szCs w:val="24"/>
        </w:rPr>
      </w:pPr>
      <w:commentRangeStart w:id="117"/>
      <w:r w:rsidRPr="000B3CAB">
        <w:rPr>
          <w:rFonts w:eastAsia="Times New Roman"/>
          <w:b/>
          <w:bCs/>
          <w:sz w:val="22"/>
          <w:szCs w:val="24"/>
        </w:rPr>
        <w:t xml:space="preserve">Figure </w:t>
      </w:r>
      <w:r w:rsidR="00A16E90" w:rsidRPr="000B3CAB">
        <w:rPr>
          <w:rFonts w:eastAsia="Times New Roman"/>
          <w:b/>
          <w:bCs/>
          <w:sz w:val="22"/>
          <w:szCs w:val="24"/>
        </w:rPr>
        <w:t>4</w:t>
      </w:r>
      <w:r w:rsidRPr="000B3CAB">
        <w:rPr>
          <w:rFonts w:eastAsia="Times New Roman"/>
          <w:b/>
          <w:bCs/>
          <w:sz w:val="22"/>
          <w:szCs w:val="24"/>
        </w:rPr>
        <w:t xml:space="preserve">. </w:t>
      </w:r>
      <w:commentRangeEnd w:id="117"/>
      <w:r w:rsidR="00EA34DE">
        <w:rPr>
          <w:rStyle w:val="CommentReference"/>
          <w:rFonts w:eastAsiaTheme="minorHAnsi" w:cs="Times New Roman"/>
          <w:color w:val="auto"/>
        </w:rPr>
        <w:commentReference w:id="117"/>
      </w:r>
      <w:r w:rsidRPr="000B3CAB">
        <w:rPr>
          <w:rFonts w:eastAsia="Times New Roman"/>
          <w:b/>
          <w:bCs/>
          <w:sz w:val="22"/>
          <w:szCs w:val="24"/>
        </w:rPr>
        <w:t>Incremental test effectiveness ratio (ITER) from simulations implementing systematic testing across transmission scenarios and testing frequencies</w:t>
      </w:r>
      <w:r w:rsidRPr="000B3CAB">
        <w:rPr>
          <w:rFonts w:eastAsia="Times New Roman"/>
          <w:sz w:val="22"/>
          <w:szCs w:val="24"/>
        </w:rPr>
        <w:t>. The ITER remains relatively low in higher transmission scenarios even at high (</w:t>
      </w:r>
      <m:oMath>
        <m:r>
          <m:rPr>
            <m:sty m:val="bi"/>
          </m:rPr>
          <w:rPr>
            <w:rFonts w:ascii="Cambria Math" w:eastAsia="Times New Roman" w:hAnsi="Cambria Math"/>
            <w:sz w:val="22"/>
            <w:szCs w:val="24"/>
          </w:rPr>
          <m:t>f</m:t>
        </m:r>
        <m:r>
          <m:rPr>
            <m:sty m:val="p"/>
          </m:rPr>
          <w:rPr>
            <w:rFonts w:ascii="Cambria Math" w:eastAsia="Times New Roman" w:hAnsi="Cambria Math"/>
            <w:sz w:val="22"/>
            <w:szCs w:val="24"/>
          </w:rPr>
          <m:t>=</m:t>
        </m:r>
        <m:r>
          <m:rPr>
            <m:sty m:val="b"/>
          </m:rPr>
          <w:rPr>
            <w:rFonts w:ascii="Cambria Math" w:eastAsia="Times New Roman" w:hAnsi="Cambria Math"/>
            <w:sz w:val="22"/>
            <w:szCs w:val="24"/>
          </w:rPr>
          <m:t>4</m:t>
        </m:r>
      </m:oMath>
      <w:r w:rsidRPr="000B3CAB">
        <w:rPr>
          <w:rFonts w:eastAsia="Times New Roman"/>
          <w:sz w:val="22"/>
          <w:szCs w:val="24"/>
        </w:rPr>
        <w:t>) testing frequencies, potentially favoring such high-frequency testing strategies when within-facility transmission (</w:t>
      </w:r>
      <m:oMath>
        <m:r>
          <m:rPr>
            <m:scr m:val="script"/>
            <m:sty m:val="b"/>
          </m:rPr>
          <w:rPr>
            <w:rFonts w:ascii="Cambria Math" w:eastAsia="Times New Roman" w:hAnsi="Cambria Math"/>
            <w:sz w:val="22"/>
            <w:szCs w:val="24"/>
          </w:rPr>
          <m:t>R</m:t>
        </m:r>
      </m:oMath>
      <w:r w:rsidRPr="000B3CAB">
        <w:rPr>
          <w:rFonts w:eastAsia="Times New Roman"/>
          <w:sz w:val="22"/>
          <w:szCs w:val="24"/>
        </w:rPr>
        <w:t xml:space="preserve">) and/or community prevalence are high. The y-axis is log-transformed and the horizontal line at </w:t>
      </w:r>
      <m:oMath>
        <m:r>
          <m:rPr>
            <m:sty m:val="bi"/>
          </m:rPr>
          <w:rPr>
            <w:rFonts w:ascii="Cambria Math" w:eastAsia="Times New Roman" w:hAnsi="Cambria Math"/>
            <w:sz w:val="22"/>
            <w:szCs w:val="24"/>
          </w:rPr>
          <m:t>ITER</m:t>
        </m:r>
        <m:r>
          <m:rPr>
            <m:sty m:val="p"/>
          </m:rPr>
          <w:rPr>
            <w:rFonts w:ascii="Cambria Math" w:eastAsia="Times New Roman" w:hAnsi="Cambria Math"/>
            <w:sz w:val="22"/>
            <w:szCs w:val="24"/>
          </w:rPr>
          <m:t>=</m:t>
        </m:r>
        <m:r>
          <m:rPr>
            <m:sty m:val="b"/>
          </m:rPr>
          <w:rPr>
            <w:rFonts w:ascii="Cambria Math" w:eastAsia="Times New Roman" w:hAnsi="Cambria Math"/>
            <w:sz w:val="22"/>
            <w:szCs w:val="24"/>
          </w:rPr>
          <m:t>400</m:t>
        </m:r>
      </m:oMath>
      <w:r w:rsidRPr="000B3CAB">
        <w:rPr>
          <w:rFonts w:eastAsia="Times New Roman"/>
          <w:sz w:val="22"/>
          <w:szCs w:val="24"/>
        </w:rPr>
        <w:t xml:space="preserve"> is provided to aid visual comparison across scenarios. Error bars represent the interquartile range of expected infections derived from 100 simulations per scenario.</w:t>
      </w:r>
    </w:p>
    <w:p w14:paraId="5C6475C1" w14:textId="2919B7E4"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94</w:t>
      </w:r>
      <w:r w:rsidR="00665714">
        <w:rPr>
          <w:rFonts w:ascii="Times New Roman" w:hAnsi="Times New Roman" w:cs="Times New Roman"/>
          <w:szCs w:val="24"/>
        </w:rPr>
        <w:t>6</w:t>
      </w:r>
      <w:r w:rsidR="00737A07" w:rsidRPr="000B3CAB">
        <w:rPr>
          <w:rFonts w:ascii="Times New Roman" w:hAnsi="Times New Roman" w:cs="Times New Roman"/>
          <w:szCs w:val="24"/>
        </w:rPr>
        <w:t xml:space="preserve"> words)</w:t>
      </w:r>
    </w:p>
    <w:p w14:paraId="219EA5D3" w14:textId="12CA6055" w:rsidR="00870F7F" w:rsidRPr="000B3CAB" w:rsidRDefault="00870F7F"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Here we have built on previous modeling and simulation analyses to demonstrate that systematic testing strategies </w:t>
      </w:r>
      <w:r w:rsidR="00F371A2" w:rsidRPr="000B3CAB">
        <w:rPr>
          <w:rFonts w:ascii="Times New Roman" w:hAnsi="Times New Roman" w:cs="Times New Roman"/>
          <w:sz w:val="24"/>
          <w:szCs w:val="24"/>
        </w:rPr>
        <w:t xml:space="preserve">with fast turnaround </w:t>
      </w:r>
      <w:r w:rsidRPr="000B3CAB">
        <w:rPr>
          <w:rFonts w:ascii="Times New Roman" w:hAnsi="Times New Roman" w:cs="Times New Roman"/>
          <w:sz w:val="24"/>
          <w:szCs w:val="24"/>
        </w:rPr>
        <w:t>that align testing schedules with working schedules prevent more transmission events than non-systematic testing strategies</w:t>
      </w:r>
      <w:r w:rsidR="00F371A2" w:rsidRPr="000B3CAB">
        <w:rPr>
          <w:rFonts w:ascii="Times New Roman" w:hAnsi="Times New Roman" w:cs="Times New Roman"/>
          <w:sz w:val="24"/>
          <w:szCs w:val="24"/>
        </w:rPr>
        <w:t xml:space="preserve"> or </w:t>
      </w:r>
      <w:commentRangeStart w:id="118"/>
      <w:commentRangeStart w:id="119"/>
      <w:r w:rsidR="00F371A2" w:rsidRPr="000B3CAB">
        <w:rPr>
          <w:rFonts w:ascii="Times New Roman" w:hAnsi="Times New Roman" w:cs="Times New Roman"/>
          <w:sz w:val="24"/>
          <w:szCs w:val="24"/>
        </w:rPr>
        <w:t>those with a delay between testing and disclosure of a test result</w:t>
      </w:r>
      <w:commentRangeEnd w:id="118"/>
      <w:r w:rsidR="001D295B">
        <w:rPr>
          <w:rStyle w:val="CommentReference"/>
          <w:rFonts w:ascii="Times New Roman" w:hAnsi="Times New Roman" w:cs="Times New Roman"/>
        </w:rPr>
        <w:commentReference w:id="118"/>
      </w:r>
      <w:commentRangeEnd w:id="119"/>
      <w:r w:rsidR="00EA34DE">
        <w:rPr>
          <w:rStyle w:val="CommentReference"/>
          <w:rFonts w:ascii="Times New Roman" w:hAnsi="Times New Roman" w:cs="Times New Roman"/>
        </w:rPr>
        <w:commentReference w:id="119"/>
      </w:r>
      <w:r w:rsidRPr="000B3CAB">
        <w:rPr>
          <w:rFonts w:ascii="Times New Roman" w:hAnsi="Times New Roman" w:cs="Times New Roman"/>
          <w:sz w:val="24"/>
          <w:szCs w:val="24"/>
        </w:rPr>
        <w:t xml:space="preserve">. A major benefit of such strategies is that they do not require higher testing frequency, nor </w:t>
      </w:r>
      <w:r w:rsidR="007501C4" w:rsidRPr="000B3CAB">
        <w:rPr>
          <w:rFonts w:ascii="Times New Roman" w:hAnsi="Times New Roman" w:cs="Times New Roman"/>
          <w:sz w:val="24"/>
          <w:szCs w:val="24"/>
        </w:rPr>
        <w:t>large</w:t>
      </w:r>
      <w:r w:rsidRPr="000B3CAB">
        <w:rPr>
          <w:rFonts w:ascii="Times New Roman" w:hAnsi="Times New Roman" w:cs="Times New Roman"/>
          <w:sz w:val="24"/>
          <w:szCs w:val="24"/>
        </w:rPr>
        <w:t xml:space="preserve"> additional logistic</w:t>
      </w:r>
      <w:r w:rsidR="00F371A2" w:rsidRPr="000B3CAB">
        <w:rPr>
          <w:rFonts w:ascii="Times New Roman" w:hAnsi="Times New Roman" w:cs="Times New Roman"/>
          <w:sz w:val="24"/>
          <w:szCs w:val="24"/>
        </w:rPr>
        <w:t>al</w:t>
      </w:r>
      <w:r w:rsidRPr="000B3CAB">
        <w:rPr>
          <w:rFonts w:ascii="Times New Roman" w:hAnsi="Times New Roman" w:cs="Times New Roman"/>
          <w:sz w:val="24"/>
          <w:szCs w:val="24"/>
        </w:rPr>
        <w:t xml:space="preserve"> investments. As such, we believe that </w:t>
      </w:r>
      <w:r w:rsidR="0060041F" w:rsidRPr="000B3CAB">
        <w:rPr>
          <w:rFonts w:ascii="Times New Roman" w:hAnsi="Times New Roman" w:cs="Times New Roman"/>
          <w:sz w:val="24"/>
          <w:szCs w:val="24"/>
        </w:rPr>
        <w:t xml:space="preserve">there is substantial value in </w:t>
      </w:r>
      <w:r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Pr="000B3CAB">
        <w:rPr>
          <w:rFonts w:ascii="Times New Roman" w:hAnsi="Times New Roman" w:cs="Times New Roman"/>
          <w:sz w:val="24"/>
          <w:szCs w:val="24"/>
        </w:rPr>
        <w:t xml:space="preserve"> testing at the </w:t>
      </w:r>
      <w:r w:rsidRPr="000B3CAB">
        <w:rPr>
          <w:rFonts w:ascii="Times New Roman" w:hAnsi="Times New Roman" w:cs="Times New Roman"/>
          <w:sz w:val="24"/>
          <w:szCs w:val="24"/>
        </w:rPr>
        <w:lastRenderedPageBreak/>
        <w:t xml:space="preserve">beginning of </w:t>
      </w:r>
      <w:del w:id="120" w:author="Mosites, Emily (CDC/DDID/OD)" w:date="2021-07-24T18:08:00Z">
        <w:r w:rsidRPr="000B3CAB" w:rsidDel="00C6301F">
          <w:rPr>
            <w:rFonts w:ascii="Times New Roman" w:hAnsi="Times New Roman" w:cs="Times New Roman"/>
            <w:sz w:val="24"/>
            <w:szCs w:val="24"/>
          </w:rPr>
          <w:delText xml:space="preserve">the </w:delText>
        </w:r>
      </w:del>
      <w:ins w:id="121" w:author="Mosites, Emily (CDC/DDID/OD)" w:date="2021-07-24T18:08:00Z">
        <w:r w:rsidR="00C6301F">
          <w:rPr>
            <w:rFonts w:ascii="Times New Roman" w:hAnsi="Times New Roman" w:cs="Times New Roman"/>
            <w:sz w:val="24"/>
            <w:szCs w:val="24"/>
          </w:rPr>
          <w:t>each staff member’s</w:t>
        </w:r>
        <w:r w:rsidR="00C6301F" w:rsidRPr="000B3CAB">
          <w:rPr>
            <w:rFonts w:ascii="Times New Roman" w:hAnsi="Times New Roman" w:cs="Times New Roman"/>
            <w:sz w:val="24"/>
            <w:szCs w:val="24"/>
          </w:rPr>
          <w:t xml:space="preserve"> </w:t>
        </w:r>
      </w:ins>
      <w:r w:rsidRPr="000B3CAB">
        <w:rPr>
          <w:rFonts w:ascii="Times New Roman" w:hAnsi="Times New Roman" w:cs="Times New Roman"/>
          <w:sz w:val="24"/>
          <w:szCs w:val="24"/>
        </w:rPr>
        <w:t xml:space="preserve">work week for staff working in high-risk COVID-19 facilities such as carceral facilities, </w:t>
      </w:r>
      <w:r w:rsidR="0060041F" w:rsidRPr="000B3CAB">
        <w:rPr>
          <w:rFonts w:ascii="Times New Roman" w:hAnsi="Times New Roman" w:cs="Times New Roman"/>
          <w:sz w:val="24"/>
          <w:szCs w:val="24"/>
        </w:rPr>
        <w:t>skilled nursing facilities, and homeless shelters.</w:t>
      </w:r>
    </w:p>
    <w:p w14:paraId="25A7FBFE" w14:textId="5889C94B" w:rsidR="00192622" w:rsidRPr="000B3CAB" w:rsidRDefault="00192622" w:rsidP="00690A47">
      <w:pPr>
        <w:spacing w:line="480" w:lineRule="auto"/>
        <w:ind w:firstLine="720"/>
        <w:rPr>
          <w:rFonts w:ascii="Times New Roman" w:eastAsiaTheme="minorEastAsia" w:hAnsi="Times New Roman" w:cs="Times New Roman"/>
          <w:sz w:val="24"/>
          <w:szCs w:val="24"/>
        </w:rPr>
      </w:pPr>
      <w:r w:rsidRPr="000B3CAB">
        <w:rPr>
          <w:rFonts w:ascii="Times New Roman" w:hAnsi="Times New Roman" w:cs="Times New Roman"/>
          <w:sz w:val="24"/>
          <w:szCs w:val="24"/>
        </w:rPr>
        <w:t>For SARS-CoV</w:t>
      </w:r>
      <w:r w:rsidR="000B3CAB" w:rsidRPr="000B3CAB">
        <w:rPr>
          <w:rFonts w:ascii="Times New Roman" w:hAnsi="Times New Roman" w:cs="Times New Roman"/>
          <w:sz w:val="24"/>
          <w:szCs w:val="24"/>
        </w:rPr>
        <w:t>-</w:t>
      </w:r>
      <w:r w:rsidRPr="000B3CAB">
        <w:rPr>
          <w:rFonts w:ascii="Times New Roman" w:hAnsi="Times New Roman" w:cs="Times New Roman"/>
          <w:sz w:val="24"/>
          <w:szCs w:val="24"/>
        </w:rPr>
        <w:t xml:space="preserve">2, pre- and asymptomatic transmission make viral testing a key component of prevention strategies. Preventing delays between testing and the test result is also found to be an essential component to any testing strategy. Confirmatory PCR testing may also be necessary in scenarios where less sensitive rapid tests </w:t>
      </w:r>
      <w:r w:rsidR="00BC4B97" w:rsidRPr="000B3CAB">
        <w:rPr>
          <w:rFonts w:ascii="Times New Roman" w:hAnsi="Times New Roman" w:cs="Times New Roman"/>
          <w:sz w:val="24"/>
          <w:szCs w:val="24"/>
        </w:rPr>
        <w:t xml:space="preserve">with quicker turnaround time </w:t>
      </w:r>
      <w:r w:rsidRPr="000B3CAB">
        <w:rPr>
          <w:rFonts w:ascii="Times New Roman" w:hAnsi="Times New Roman" w:cs="Times New Roman"/>
          <w:sz w:val="24"/>
          <w:szCs w:val="24"/>
        </w:rPr>
        <w:t>are used as an initial screen. Additionally, increasing the frequency of testing may be necessary in settings with high community prevalence or the opportunity for rapid spread within a facility (</w:t>
      </w:r>
      <w:proofErr w:type="gramStart"/>
      <w:r w:rsidRPr="000B3CAB">
        <w:rPr>
          <w:rFonts w:ascii="Times New Roman" w:hAnsi="Times New Roman" w:cs="Times New Roman"/>
          <w:sz w:val="24"/>
          <w:szCs w:val="24"/>
        </w:rPr>
        <w:t>e.g.</w:t>
      </w:r>
      <w:proofErr w:type="gramEnd"/>
      <w:r w:rsidR="000B3CAB" w:rsidRPr="000B3CAB">
        <w:rPr>
          <w:rFonts w:ascii="Times New Roman" w:hAnsi="Times New Roman" w:cs="Times New Roman"/>
          <w:sz w:val="24"/>
          <w:szCs w:val="24"/>
        </w:rPr>
        <w:t xml:space="preserve"> rapid variant transmission,</w:t>
      </w:r>
      <w:r w:rsidRPr="000B3CAB">
        <w:rPr>
          <w:rFonts w:ascii="Times New Roman" w:hAnsi="Times New Roman" w:cs="Times New Roman"/>
          <w:sz w:val="24"/>
          <w:szCs w:val="24"/>
        </w:rPr>
        <w:t xml:space="preserve"> low vaccination rates, </w:t>
      </w:r>
      <w:r w:rsidR="000B3CAB" w:rsidRPr="000B3CAB">
        <w:rPr>
          <w:rFonts w:ascii="Times New Roman" w:hAnsi="Times New Roman" w:cs="Times New Roman"/>
          <w:sz w:val="24"/>
          <w:szCs w:val="24"/>
        </w:rPr>
        <w:t>inadequate</w:t>
      </w:r>
      <w:r w:rsidRPr="000B3CAB">
        <w:rPr>
          <w:rFonts w:ascii="Times New Roman" w:hAnsi="Times New Roman" w:cs="Times New Roman"/>
          <w:sz w:val="24"/>
          <w:szCs w:val="24"/>
        </w:rPr>
        <w:t xml:space="preserve"> </w:t>
      </w:r>
      <w:r w:rsidR="000B3CAB" w:rsidRPr="000B3CAB">
        <w:rPr>
          <w:rFonts w:ascii="Times New Roman" w:hAnsi="Times New Roman" w:cs="Times New Roman"/>
          <w:sz w:val="24"/>
          <w:szCs w:val="24"/>
        </w:rPr>
        <w:t>mitigation practices</w:t>
      </w:r>
      <w:r w:rsidRPr="000B3CAB">
        <w:rPr>
          <w:rFonts w:ascii="Times New Roman" w:hAnsi="Times New Roman" w:cs="Times New Roman"/>
          <w:sz w:val="24"/>
          <w:szCs w:val="24"/>
        </w:rPr>
        <w:t xml:space="preserve">). </w:t>
      </w:r>
      <w:commentRangeStart w:id="122"/>
      <w:commentRangeStart w:id="123"/>
      <w:r w:rsidRPr="000B3CAB">
        <w:rPr>
          <w:rFonts w:ascii="Times New Roman" w:hAnsi="Times New Roman" w:cs="Times New Roman"/>
          <w:sz w:val="24"/>
          <w:szCs w:val="24"/>
        </w:rPr>
        <w:t xml:space="preserve">Testing all four days of a regular work week was necessary to prevent more than </w:t>
      </w:r>
      <w:r w:rsidR="008831C2" w:rsidRPr="000B3CAB">
        <w:rPr>
          <w:rFonts w:ascii="Times New Roman" w:hAnsi="Times New Roman" w:cs="Times New Roman"/>
          <w:sz w:val="24"/>
          <w:szCs w:val="24"/>
        </w:rPr>
        <w:t>one</w:t>
      </w:r>
      <w:r w:rsidRPr="000B3CAB">
        <w:rPr>
          <w:rFonts w:ascii="Times New Roman" w:hAnsi="Times New Roman" w:cs="Times New Roman"/>
          <w:sz w:val="24"/>
          <w:szCs w:val="24"/>
        </w:rPr>
        <w:t xml:space="preserve"> transmission event</w:t>
      </w:r>
      <w:r w:rsidR="008831C2" w:rsidRPr="000B3CAB">
        <w:rPr>
          <w:rFonts w:ascii="Times New Roman" w:hAnsi="Times New Roman" w:cs="Times New Roman"/>
          <w:sz w:val="24"/>
          <w:szCs w:val="24"/>
        </w:rPr>
        <w:t xml:space="preserve"> per ten days</w:t>
      </w:r>
      <w:r w:rsidRPr="000B3CAB">
        <w:rPr>
          <w:rFonts w:ascii="Times New Roman" w:hAnsi="Times New Roman" w:cs="Times New Roman"/>
          <w:sz w:val="24"/>
          <w:szCs w:val="24"/>
        </w:rPr>
        <w:t xml:space="preserve"> within a facility over the 6-month simulation period considered here when community prevalence was 1.5% and </w:t>
      </w:r>
      <m:oMath>
        <m:r>
          <m:rPr>
            <m:scr m:val="script"/>
          </m:rPr>
          <w:rPr>
            <w:rFonts w:ascii="Cambria Math" w:hAnsi="Cambria Math" w:cs="Times New Roman"/>
            <w:sz w:val="24"/>
            <w:szCs w:val="24"/>
          </w:rPr>
          <m:t>R</m:t>
        </m:r>
        <m:r>
          <w:rPr>
            <w:rFonts w:ascii="Cambria Math" w:hAnsi="Cambria Math" w:cs="Times New Roman"/>
            <w:sz w:val="24"/>
            <w:szCs w:val="24"/>
          </w:rPr>
          <m:t>=1.5</m:t>
        </m:r>
      </m:oMath>
      <w:r w:rsidRPr="000B3CAB">
        <w:rPr>
          <w:rFonts w:ascii="Times New Roman" w:eastAsiaTheme="minorEastAsia" w:hAnsi="Times New Roman" w:cs="Times New Roman"/>
          <w:sz w:val="24"/>
          <w:szCs w:val="24"/>
        </w:rPr>
        <w:t xml:space="preserve">. In the lowest transmission setting with 0.5% community prevalence and </w:t>
      </w:r>
      <m:oMath>
        <m:r>
          <m:rPr>
            <m:scr m:val="script"/>
          </m:rPr>
          <w:rPr>
            <w:rFonts w:ascii="Cambria Math" w:eastAsiaTheme="minorEastAsia" w:hAnsi="Cambria Math" w:cs="Times New Roman"/>
            <w:sz w:val="24"/>
            <w:szCs w:val="24"/>
          </w:rPr>
          <m:t>R</m:t>
        </m:r>
        <m:r>
          <w:rPr>
            <w:rFonts w:ascii="Cambria Math" w:eastAsiaTheme="minorEastAsia" w:hAnsi="Cambria Math" w:cs="Times New Roman"/>
            <w:sz w:val="24"/>
            <w:szCs w:val="24"/>
          </w:rPr>
          <m:t>=0.5</m:t>
        </m:r>
      </m:oMath>
      <w:r w:rsidRPr="000B3CAB">
        <w:rPr>
          <w:rFonts w:ascii="Times New Roman" w:eastAsiaTheme="minorEastAsia" w:hAnsi="Times New Roman" w:cs="Times New Roman"/>
          <w:sz w:val="24"/>
          <w:szCs w:val="24"/>
        </w:rPr>
        <w:t xml:space="preserve">, the same threshold was met without any systematic testing. </w:t>
      </w:r>
      <w:commentRangeEnd w:id="122"/>
      <w:r w:rsidR="0013571C">
        <w:rPr>
          <w:rStyle w:val="CommentReference"/>
          <w:rFonts w:ascii="Times New Roman" w:hAnsi="Times New Roman" w:cs="Times New Roman"/>
        </w:rPr>
        <w:commentReference w:id="122"/>
      </w:r>
      <w:commentRangeEnd w:id="123"/>
      <w:r w:rsidR="00EA34DE">
        <w:rPr>
          <w:rStyle w:val="CommentReference"/>
          <w:rFonts w:ascii="Times New Roman" w:hAnsi="Times New Roman" w:cs="Times New Roman"/>
        </w:rPr>
        <w:commentReference w:id="123"/>
      </w:r>
      <w:r w:rsidRPr="000B3CAB">
        <w:rPr>
          <w:rFonts w:ascii="Times New Roman" w:eastAsiaTheme="minorEastAsia" w:hAnsi="Times New Roman" w:cs="Times New Roman"/>
          <w:sz w:val="24"/>
          <w:szCs w:val="24"/>
        </w:rPr>
        <w:t xml:space="preserve">For intermediate transmissions scenarios or lower transmission event thresholds, testing frequencies ranging from biweekly to weekly to twice per week may be required </w:t>
      </w:r>
      <w:proofErr w:type="gramStart"/>
      <w:r w:rsidRPr="000B3CAB">
        <w:rPr>
          <w:rFonts w:ascii="Times New Roman" w:eastAsiaTheme="minorEastAsia" w:hAnsi="Times New Roman" w:cs="Times New Roman"/>
          <w:sz w:val="24"/>
          <w:szCs w:val="24"/>
        </w:rPr>
        <w:t>in order to</w:t>
      </w:r>
      <w:proofErr w:type="gramEnd"/>
      <w:r w:rsidRPr="000B3CAB">
        <w:rPr>
          <w:rFonts w:ascii="Times New Roman" w:eastAsiaTheme="minorEastAsia" w:hAnsi="Times New Roman" w:cs="Times New Roman"/>
          <w:sz w:val="24"/>
          <w:szCs w:val="24"/>
        </w:rPr>
        <w:t xml:space="preserve"> slow down transmission.</w:t>
      </w:r>
      <w:r w:rsidR="008831C2" w:rsidRPr="000B3CAB">
        <w:rPr>
          <w:rFonts w:ascii="Times New Roman" w:eastAsiaTheme="minorEastAsia" w:hAnsi="Times New Roman" w:cs="Times New Roman"/>
          <w:sz w:val="24"/>
          <w:szCs w:val="24"/>
        </w:rPr>
        <w:t xml:space="preserve"> Lower thresholds than </w:t>
      </w:r>
      <w:commentRangeStart w:id="124"/>
      <w:commentRangeStart w:id="125"/>
      <w:r w:rsidR="008831C2" w:rsidRPr="000B3CAB">
        <w:rPr>
          <w:rFonts w:ascii="Times New Roman" w:eastAsiaTheme="minorEastAsia" w:hAnsi="Times New Roman" w:cs="Times New Roman"/>
          <w:sz w:val="24"/>
          <w:szCs w:val="24"/>
        </w:rPr>
        <w:t xml:space="preserve">one introduction </w:t>
      </w:r>
      <w:r w:rsidR="00085D6B" w:rsidRPr="000B3CAB">
        <w:rPr>
          <w:rFonts w:ascii="Times New Roman" w:eastAsiaTheme="minorEastAsia" w:hAnsi="Times New Roman" w:cs="Times New Roman"/>
          <w:sz w:val="24"/>
          <w:szCs w:val="24"/>
        </w:rPr>
        <w:t xml:space="preserve">per ten days </w:t>
      </w:r>
      <w:commentRangeEnd w:id="124"/>
      <w:r w:rsidR="00943AC8">
        <w:rPr>
          <w:rStyle w:val="CommentReference"/>
          <w:rFonts w:ascii="Times New Roman" w:hAnsi="Times New Roman" w:cs="Times New Roman"/>
        </w:rPr>
        <w:commentReference w:id="124"/>
      </w:r>
      <w:commentRangeEnd w:id="125"/>
      <w:r w:rsidR="00582E35">
        <w:rPr>
          <w:rStyle w:val="CommentReference"/>
          <w:rFonts w:ascii="Times New Roman" w:hAnsi="Times New Roman" w:cs="Times New Roman"/>
        </w:rPr>
        <w:commentReference w:id="125"/>
      </w:r>
      <w:r w:rsidR="00085D6B" w:rsidRPr="000B3CAB">
        <w:rPr>
          <w:rFonts w:ascii="Times New Roman" w:eastAsiaTheme="minorEastAsia" w:hAnsi="Times New Roman" w:cs="Times New Roman"/>
          <w:sz w:val="24"/>
          <w:szCs w:val="24"/>
        </w:rPr>
        <w:t xml:space="preserve">may also be necessary to prevent outbreaks in carceral facilities and other congregate settings. A prior analysis of publicly available CDCR case data </w:t>
      </w:r>
      <w:r w:rsidR="00CA4738" w:rsidRPr="000B3CAB">
        <w:rPr>
          <w:rFonts w:ascii="Times New Roman" w:eastAsiaTheme="minorEastAsia" w:hAnsi="Times New Roman" w:cs="Times New Roman"/>
          <w:sz w:val="24"/>
          <w:szCs w:val="24"/>
        </w:rPr>
        <w:t>estimated</w:t>
      </w:r>
      <w:r w:rsidR="00085D6B" w:rsidRPr="000B3CAB">
        <w:rPr>
          <w:rFonts w:ascii="Times New Roman" w:eastAsiaTheme="minorEastAsia" w:hAnsi="Times New Roman" w:cs="Times New Roman"/>
          <w:sz w:val="24"/>
          <w:szCs w:val="24"/>
        </w:rPr>
        <w:t xml:space="preserve"> </w:t>
      </w:r>
      <w:r w:rsidR="00D44DE9" w:rsidRPr="000B3CAB">
        <w:rPr>
          <w:rFonts w:ascii="Times New Roman" w:eastAsiaTheme="minorEastAsia" w:hAnsi="Times New Roman" w:cs="Times New Roman"/>
          <w:sz w:val="24"/>
          <w:szCs w:val="24"/>
        </w:rPr>
        <w:t>46</w:t>
      </w:r>
      <w:r w:rsidR="001012D6" w:rsidRPr="000B3CAB">
        <w:rPr>
          <w:rFonts w:ascii="Times New Roman" w:eastAsiaTheme="minorEastAsia" w:hAnsi="Times New Roman" w:cs="Times New Roman"/>
          <w:sz w:val="24"/>
          <w:szCs w:val="24"/>
        </w:rPr>
        <w:t xml:space="preserve">% of </w:t>
      </w:r>
      <w:r w:rsidR="00D44DE9" w:rsidRPr="000B3CAB">
        <w:rPr>
          <w:rFonts w:ascii="Times New Roman" w:eastAsiaTheme="minorEastAsia" w:hAnsi="Times New Roman" w:cs="Times New Roman"/>
          <w:sz w:val="24"/>
          <w:szCs w:val="24"/>
        </w:rPr>
        <w:t>118</w:t>
      </w:r>
      <w:r w:rsidR="00CA4738" w:rsidRPr="000B3CAB">
        <w:rPr>
          <w:rFonts w:ascii="Times New Roman" w:eastAsiaTheme="minorEastAsia" w:hAnsi="Times New Roman" w:cs="Times New Roman"/>
          <w:sz w:val="24"/>
          <w:szCs w:val="24"/>
        </w:rPr>
        <w:t xml:space="preserve"> </w:t>
      </w:r>
      <w:r w:rsidR="001012D6" w:rsidRPr="000B3CAB">
        <w:rPr>
          <w:rFonts w:ascii="Times New Roman" w:eastAsiaTheme="minorEastAsia" w:hAnsi="Times New Roman" w:cs="Times New Roman"/>
          <w:sz w:val="24"/>
          <w:szCs w:val="24"/>
        </w:rPr>
        <w:t xml:space="preserve">introductions </w:t>
      </w:r>
      <w:r w:rsidR="00CA4738" w:rsidRPr="000B3CAB">
        <w:rPr>
          <w:rFonts w:ascii="Times New Roman" w:eastAsiaTheme="minorEastAsia" w:hAnsi="Times New Roman" w:cs="Times New Roman"/>
          <w:sz w:val="24"/>
          <w:szCs w:val="24"/>
        </w:rPr>
        <w:t xml:space="preserve">from April 2020-March 2021 across 35 facilities </w:t>
      </w:r>
      <w:r w:rsidR="001012D6" w:rsidRPr="000B3CAB">
        <w:rPr>
          <w:rFonts w:ascii="Times New Roman" w:eastAsiaTheme="minorEastAsia" w:hAnsi="Times New Roman" w:cs="Times New Roman"/>
          <w:sz w:val="24"/>
          <w:szCs w:val="24"/>
        </w:rPr>
        <w:t>resulted in</w:t>
      </w:r>
      <w:r w:rsidR="00085D6B" w:rsidRPr="000B3CAB">
        <w:rPr>
          <w:rFonts w:ascii="Times New Roman" w:eastAsiaTheme="minorEastAsia" w:hAnsi="Times New Roman" w:cs="Times New Roman"/>
          <w:sz w:val="24"/>
          <w:szCs w:val="24"/>
        </w:rPr>
        <w:t xml:space="preserve"> outbreaks of greater than 10 resident cases </w:t>
      </w:r>
      <w:r w:rsidR="00085D6B" w:rsidRPr="000B3CAB">
        <w:rPr>
          <w:rFonts w:ascii="Times New Roman" w:eastAsiaTheme="minorEastAsia" w:hAnsi="Times New Roman" w:cs="Times New Roman"/>
          <w:sz w:val="24"/>
          <w:szCs w:val="24"/>
        </w:rPr>
        <w:fldChar w:fldCharType="begin"/>
      </w:r>
      <w:r w:rsidR="007C211A">
        <w:rPr>
          <w:rFonts w:ascii="Times New Roman" w:eastAsiaTheme="minorEastAsia" w:hAnsi="Times New Roman" w:cs="Times New Roman"/>
          <w:sz w:val="24"/>
          <w:szCs w:val="24"/>
        </w:rPr>
        <w:instrText xml:space="preserve"> ADDIN ZOTERO_ITEM CSL_CITATION {"citationID":"utNV9vHb","properties":{"formattedCitation":"(26)","plainCitation":"(26)","noteIndex":0},"citationItems":[{"id":591,"uris":["http://zotero.org/users/3463997/items/AMU6GHSM"],"uri":["http://zotero.org/users/3463997/items/AMU6GHSM"],"itemData":{"id":591,"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00085D6B" w:rsidRPr="000B3CAB">
        <w:rPr>
          <w:rFonts w:ascii="Times New Roman" w:eastAsiaTheme="minorEastAsia" w:hAnsi="Times New Roman" w:cs="Times New Roman"/>
          <w:sz w:val="24"/>
          <w:szCs w:val="24"/>
        </w:rPr>
        <w:fldChar w:fldCharType="separate"/>
      </w:r>
      <w:r w:rsidR="007C211A">
        <w:rPr>
          <w:rFonts w:ascii="Times New Roman" w:eastAsiaTheme="minorEastAsia" w:hAnsi="Times New Roman" w:cs="Times New Roman"/>
          <w:noProof/>
          <w:sz w:val="24"/>
          <w:szCs w:val="24"/>
        </w:rPr>
        <w:t>(2</w:t>
      </w:r>
      <w:r w:rsidR="0014300F">
        <w:rPr>
          <w:rFonts w:ascii="Times New Roman" w:eastAsiaTheme="minorEastAsia" w:hAnsi="Times New Roman" w:cs="Times New Roman"/>
          <w:noProof/>
          <w:sz w:val="24"/>
          <w:szCs w:val="24"/>
        </w:rPr>
        <w:t>7</w:t>
      </w:r>
      <w:r w:rsidR="007C211A">
        <w:rPr>
          <w:rFonts w:ascii="Times New Roman" w:eastAsiaTheme="minorEastAsia" w:hAnsi="Times New Roman" w:cs="Times New Roman"/>
          <w:noProof/>
          <w:sz w:val="24"/>
          <w:szCs w:val="24"/>
        </w:rPr>
        <w:t>)</w:t>
      </w:r>
      <w:r w:rsidR="00085D6B" w:rsidRPr="000B3CAB">
        <w:rPr>
          <w:rFonts w:ascii="Times New Roman" w:eastAsiaTheme="minorEastAsia" w:hAnsi="Times New Roman" w:cs="Times New Roman"/>
          <w:sz w:val="24"/>
          <w:szCs w:val="24"/>
        </w:rPr>
        <w:fldChar w:fldCharType="end"/>
      </w:r>
      <w:r w:rsidR="00D44DE9" w:rsidRPr="000B3CAB">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and limited testing resources</w:t>
      </w:r>
      <w:r w:rsidR="00085D6B" w:rsidRPr="000B3CAB">
        <w:rPr>
          <w:rFonts w:ascii="Times New Roman" w:eastAsiaTheme="minorEastAsia" w:hAnsi="Times New Roman" w:cs="Times New Roman"/>
          <w:sz w:val="24"/>
          <w:szCs w:val="24"/>
        </w:rPr>
        <w:t>.</w:t>
      </w:r>
    </w:p>
    <w:p w14:paraId="387B11C5" w14:textId="77777777" w:rsidR="00192622" w:rsidRPr="000B3CAB" w:rsidRDefault="00192622" w:rsidP="00690A47">
      <w:pPr>
        <w:spacing w:line="480" w:lineRule="auto"/>
        <w:ind w:firstLine="720"/>
        <w:rPr>
          <w:rFonts w:ascii="Times New Roman" w:hAnsi="Times New Roman" w:cs="Times New Roman"/>
          <w:sz w:val="24"/>
          <w:szCs w:val="24"/>
        </w:rPr>
      </w:pPr>
      <w:r w:rsidRPr="000B3CAB">
        <w:rPr>
          <w:rFonts w:ascii="Times New Roman" w:eastAsiaTheme="minorEastAsia" w:hAnsi="Times New Roman" w:cs="Times New Roman"/>
          <w:sz w:val="24"/>
          <w:szCs w:val="24"/>
        </w:rPr>
        <w:t xml:space="preserve">We also present the incremental test effectiveness ratio (ITER) as a per-test measure of effectiveness for systematic testing across a range of frequencies and transmission scenarios. In </w:t>
      </w:r>
      <w:r w:rsidRPr="000B3CAB">
        <w:rPr>
          <w:rFonts w:ascii="Times New Roman" w:eastAsiaTheme="minorEastAsia" w:hAnsi="Times New Roman" w:cs="Times New Roman"/>
          <w:sz w:val="24"/>
          <w:szCs w:val="24"/>
        </w:rPr>
        <w:lastRenderedPageBreak/>
        <w:t>resource-constrained environments in which tests are difficult to acquire or limited funds are available to purchase tests, the ITER and its relationship to test positivity may be used to guide decisions on test frequency.</w:t>
      </w:r>
    </w:p>
    <w:p w14:paraId="314FFA2B" w14:textId="617F0BCC"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Even </w:t>
      </w:r>
      <w:del w:id="126" w:author="Mosites, Emily (CDC/DDID/OD)" w:date="2021-07-24T18:16:00Z">
        <w:r w:rsidRPr="000B3CAB" w:rsidDel="00637F74">
          <w:rPr>
            <w:rFonts w:ascii="Times New Roman" w:hAnsi="Times New Roman" w:cs="Times New Roman"/>
            <w:sz w:val="24"/>
            <w:szCs w:val="24"/>
          </w:rPr>
          <w:delText xml:space="preserve">as </w:delText>
        </w:r>
      </w:del>
      <w:ins w:id="127" w:author="Mosites, Emily (CDC/DDID/OD)" w:date="2021-07-24T18:16:00Z">
        <w:r w:rsidR="00637F74">
          <w:rPr>
            <w:rFonts w:ascii="Times New Roman" w:hAnsi="Times New Roman" w:cs="Times New Roman"/>
            <w:sz w:val="24"/>
            <w:szCs w:val="24"/>
          </w:rPr>
          <w:t>though</w:t>
        </w:r>
        <w:r w:rsidR="00637F74" w:rsidRPr="000B3CAB">
          <w:rPr>
            <w:rFonts w:ascii="Times New Roman" w:hAnsi="Times New Roman" w:cs="Times New Roman"/>
            <w:sz w:val="24"/>
            <w:szCs w:val="24"/>
          </w:rPr>
          <w:t xml:space="preserve"> </w:t>
        </w:r>
      </w:ins>
      <w:r w:rsidRPr="000B3CAB">
        <w:rPr>
          <w:rFonts w:ascii="Times New Roman" w:hAnsi="Times New Roman" w:cs="Times New Roman"/>
          <w:sz w:val="24"/>
          <w:szCs w:val="24"/>
        </w:rPr>
        <w:t xml:space="preserve">systematic testing strategies </w:t>
      </w:r>
      <w:ins w:id="128" w:author="Mosites, Emily (CDC/DDID/OD)" w:date="2021-07-24T18:16:00Z">
        <w:r w:rsidR="00637F74">
          <w:rPr>
            <w:rFonts w:ascii="Times New Roman" w:hAnsi="Times New Roman" w:cs="Times New Roman"/>
            <w:sz w:val="24"/>
            <w:szCs w:val="24"/>
          </w:rPr>
          <w:t xml:space="preserve">can </w:t>
        </w:r>
      </w:ins>
      <w:r w:rsidRPr="000B3CAB">
        <w:rPr>
          <w:rFonts w:ascii="Times New Roman" w:hAnsi="Times New Roman" w:cs="Times New Roman"/>
          <w:sz w:val="24"/>
          <w:szCs w:val="24"/>
        </w:rPr>
        <w:t xml:space="preserve">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should be implemented to prevent SAS-CoV2 introductions into congregate facilities. Universal masking, </w:t>
      </w:r>
      <w:r w:rsidR="00F43EF9" w:rsidRPr="000B3CAB">
        <w:rPr>
          <w:rFonts w:ascii="Times New Roman" w:hAnsi="Times New Roman" w:cs="Times New Roman"/>
          <w:sz w:val="24"/>
          <w:szCs w:val="24"/>
        </w:rPr>
        <w:t>medical</w:t>
      </w:r>
      <w:r w:rsidR="00B7244D"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isolation </w:t>
      </w:r>
      <w:r w:rsidR="00F43EF9" w:rsidRPr="000B3CAB">
        <w:rPr>
          <w:rFonts w:ascii="Times New Roman" w:hAnsi="Times New Roman" w:cs="Times New Roman"/>
          <w:sz w:val="24"/>
          <w:szCs w:val="24"/>
        </w:rPr>
        <w:t>and quarantine</w:t>
      </w:r>
      <w:r w:rsidRPr="000B3CAB">
        <w:rPr>
          <w:rFonts w:ascii="Times New Roman" w:hAnsi="Times New Roman" w:cs="Times New Roman"/>
          <w:sz w:val="24"/>
          <w:szCs w:val="24"/>
        </w:rPr>
        <w:t>,</w:t>
      </w:r>
      <w:r w:rsidR="00F43EF9" w:rsidRPr="000B3CAB">
        <w:rPr>
          <w:rFonts w:ascii="Times New Roman" w:hAnsi="Times New Roman" w:cs="Times New Roman"/>
          <w:sz w:val="24"/>
          <w:szCs w:val="24"/>
        </w:rPr>
        <w:t xml:space="preserve"> avoiding crowds, proper ventilation</w:t>
      </w:r>
      <w:r w:rsidR="00B7244D" w:rsidRPr="000B3CAB">
        <w:rPr>
          <w:rFonts w:ascii="Times New Roman" w:hAnsi="Times New Roman" w:cs="Times New Roman"/>
          <w:sz w:val="24"/>
          <w:szCs w:val="24"/>
        </w:rPr>
        <w:t>,</w:t>
      </w:r>
      <w:r w:rsidRPr="000B3CAB">
        <w:rPr>
          <w:rFonts w:ascii="Times New Roman" w:hAnsi="Times New Roman" w:cs="Times New Roman"/>
          <w:sz w:val="24"/>
          <w:szCs w:val="24"/>
        </w:rPr>
        <w:t xml:space="preserve"> and </w:t>
      </w:r>
      <w:r w:rsidR="00F43EF9" w:rsidRPr="000B3CAB">
        <w:rPr>
          <w:rFonts w:ascii="Times New Roman" w:hAnsi="Times New Roman" w:cs="Times New Roman"/>
          <w:sz w:val="24"/>
          <w:szCs w:val="24"/>
        </w:rPr>
        <w:t xml:space="preserve">facility-wide </w:t>
      </w:r>
      <w:r w:rsidRPr="000B3CAB">
        <w:rPr>
          <w:rFonts w:ascii="Times New Roman" w:hAnsi="Times New Roman" w:cs="Times New Roman"/>
          <w:sz w:val="24"/>
          <w:szCs w:val="24"/>
        </w:rPr>
        <w:t xml:space="preserve">vaccination all play an important role in </w:t>
      </w:r>
      <w:r w:rsidR="00F43EF9" w:rsidRPr="000B3CAB">
        <w:rPr>
          <w:rFonts w:ascii="Times New Roman" w:hAnsi="Times New Roman" w:cs="Times New Roman"/>
          <w:sz w:val="24"/>
          <w:szCs w:val="24"/>
        </w:rPr>
        <w:t xml:space="preserve">mitigating COVID-19 transmission </w:t>
      </w:r>
      <w:r w:rsidRPr="000B3CAB">
        <w:rPr>
          <w:rFonts w:ascii="Times New Roman" w:hAnsi="Times New Roman" w:cs="Times New Roman"/>
          <w:sz w:val="24"/>
          <w:szCs w:val="24"/>
        </w:rPr>
        <w:t>in</w:t>
      </w:r>
      <w:r w:rsidR="00F43EF9" w:rsidRPr="000B3CAB">
        <w:rPr>
          <w:rFonts w:ascii="Times New Roman" w:hAnsi="Times New Roman" w:cs="Times New Roman"/>
          <w:sz w:val="24"/>
          <w:szCs w:val="24"/>
        </w:rPr>
        <w:t xml:space="preserve"> correctional facilities</w:t>
      </w:r>
      <w:r w:rsidR="00B7244D" w:rsidRPr="000B3CAB">
        <w:rPr>
          <w:rFonts w:ascii="Times New Roman" w:hAnsi="Times New Roman" w:cs="Times New Roman"/>
          <w:sz w:val="24"/>
          <w:szCs w:val="24"/>
        </w:rPr>
        <w:t xml:space="preserve"> and other congregate settings</w:t>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commentRangeStart w:id="129"/>
      <w:commentRangeStart w:id="130"/>
      <w:r w:rsidR="00F42835" w:rsidRPr="000B3CAB">
        <w:rPr>
          <w:rFonts w:ascii="Times New Roman" w:hAnsi="Times New Roman" w:cs="Times New Roman"/>
          <w:sz w:val="24"/>
          <w:szCs w:val="24"/>
        </w:rPr>
        <w:t>l</w:t>
      </w:r>
      <w:r w:rsidR="00F43EF9" w:rsidRPr="000B3CAB">
        <w:rPr>
          <w:rFonts w:ascii="Times New Roman" w:hAnsi="Times New Roman" w:cs="Times New Roman"/>
          <w:sz w:val="24"/>
          <w:szCs w:val="24"/>
        </w:rPr>
        <w:t xml:space="preserve">ow </w:t>
      </w:r>
      <w:commentRangeEnd w:id="129"/>
      <w:r w:rsidR="00F83CA0">
        <w:rPr>
          <w:rStyle w:val="CommentReference"/>
          <w:rFonts w:ascii="Times New Roman" w:hAnsi="Times New Roman" w:cs="Times New Roman"/>
        </w:rPr>
        <w:commentReference w:id="129"/>
      </w:r>
      <w:commentRangeEnd w:id="130"/>
      <w:r w:rsidR="00582E35">
        <w:rPr>
          <w:rStyle w:val="CommentReference"/>
          <w:rFonts w:ascii="Times New Roman" w:hAnsi="Times New Roman" w:cs="Times New Roman"/>
        </w:rPr>
        <w:commentReference w:id="130"/>
      </w:r>
      <w:r w:rsidR="00F43EF9" w:rsidRPr="000B3CAB">
        <w:rPr>
          <w:rFonts w:ascii="Times New Roman" w:hAnsi="Times New Roman" w:cs="Times New Roman"/>
          <w:sz w:val="24"/>
          <w:szCs w:val="24"/>
        </w:rPr>
        <w:t>vaccine acceptance rates among both residents and staff in correctional settings coupled with a rapidly spreading COVID-19 variant</w:t>
      </w:r>
      <w:r w:rsidR="00F42835" w:rsidRPr="000B3CAB">
        <w:rPr>
          <w:rFonts w:ascii="Times New Roman" w:hAnsi="Times New Roman" w:cs="Times New Roman"/>
          <w:sz w:val="24"/>
          <w:szCs w:val="24"/>
        </w:rPr>
        <w:t xml:space="preserve"> puts this population at continued risk of localized outbreaks. Therefore, it is increasingly important that facilities implement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for early identification of COVID-19 cases (including breakthroughs)</w:t>
      </w:r>
      <w:r w:rsidR="00093D5C" w:rsidRPr="000B3CAB">
        <w:rPr>
          <w:rFonts w:ascii="Times New Roman" w:hAnsi="Times New Roman" w:cs="Times New Roman"/>
          <w:sz w:val="24"/>
          <w:szCs w:val="24"/>
        </w:rPr>
        <w:t xml:space="preserve"> and</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093D5C" w:rsidRPr="000B3CAB">
        <w:rPr>
          <w:rFonts w:ascii="Times New Roman" w:hAnsi="Times New Roman" w:cs="Times New Roman"/>
          <w:sz w:val="24"/>
          <w:szCs w:val="24"/>
        </w:rPr>
        <w:t xml:space="preserve">not only within a facility, but also spilling over into other facilities and nearby communities. </w:t>
      </w:r>
    </w:p>
    <w:p w14:paraId="77CF404B" w14:textId="2597E07A" w:rsidR="008E3B72" w:rsidRPr="000B3CAB" w:rsidRDefault="00DC61BF" w:rsidP="00690A47">
      <w:pPr>
        <w:spacing w:line="480" w:lineRule="auto"/>
        <w:ind w:firstLine="720"/>
        <w:rPr>
          <w:rFonts w:ascii="Times New Roman" w:hAnsi="Times New Roman" w:cs="Times New Roman"/>
          <w:sz w:val="24"/>
          <w:szCs w:val="24"/>
        </w:rPr>
      </w:pPr>
      <w:ins w:id="131" w:author="Mosites, Emily (CDC/DDID/OD)" w:date="2021-07-24T18:18:00Z">
        <w:r>
          <w:rPr>
            <w:rFonts w:ascii="Times New Roman" w:hAnsi="Times New Roman" w:cs="Times New Roman"/>
            <w:sz w:val="24"/>
            <w:szCs w:val="24"/>
          </w:rPr>
          <w:t xml:space="preserve">These additional mitigation measures were not included in the models described here, which </w:t>
        </w:r>
      </w:ins>
      <w:del w:id="132" w:author="Mosites, Emily (CDC/DDID/OD)" w:date="2021-07-24T18:18:00Z">
        <w:r w:rsidR="002E1A9A" w:rsidRPr="000B3CAB" w:rsidDel="00DC61BF">
          <w:rPr>
            <w:rFonts w:ascii="Times New Roman" w:hAnsi="Times New Roman" w:cs="Times New Roman"/>
            <w:sz w:val="24"/>
            <w:szCs w:val="24"/>
          </w:rPr>
          <w:delText>The exclusion of these additional interventions</w:delText>
        </w:r>
      </w:del>
      <w:r w:rsidR="002E1A9A" w:rsidRPr="000B3CAB">
        <w:rPr>
          <w:rFonts w:ascii="Times New Roman" w:hAnsi="Times New Roman" w:cs="Times New Roman"/>
          <w:sz w:val="24"/>
          <w:szCs w:val="24"/>
        </w:rPr>
        <w:t xml:space="preserve"> is a </w:t>
      </w:r>
      <w:r w:rsidR="00652FDF" w:rsidRPr="000B3CAB">
        <w:rPr>
          <w:rFonts w:ascii="Times New Roman" w:hAnsi="Times New Roman" w:cs="Times New Roman"/>
          <w:sz w:val="24"/>
          <w:szCs w:val="24"/>
        </w:rPr>
        <w:t>potential limitation</w:t>
      </w:r>
      <w:ins w:id="133" w:author="Mosites, Emily (CDC/DDID/OD)" w:date="2021-07-24T18:18:00Z">
        <w:r>
          <w:rPr>
            <w:rFonts w:ascii="Times New Roman" w:hAnsi="Times New Roman" w:cs="Times New Roman"/>
            <w:sz w:val="24"/>
            <w:szCs w:val="24"/>
          </w:rPr>
          <w:t xml:space="preserve">. </w:t>
        </w:r>
      </w:ins>
      <w:del w:id="134" w:author="Mosites, Emily (CDC/DDID/OD)" w:date="2021-07-24T18:18:00Z">
        <w:r w:rsidR="00652FDF" w:rsidRPr="000B3CAB" w:rsidDel="00DC61BF">
          <w:rPr>
            <w:rFonts w:ascii="Times New Roman" w:hAnsi="Times New Roman" w:cs="Times New Roman"/>
            <w:sz w:val="24"/>
            <w:szCs w:val="24"/>
          </w:rPr>
          <w:delText>, h</w:delText>
        </w:r>
      </w:del>
      <w:ins w:id="135" w:author="Mosites, Emily (CDC/DDID/OD)" w:date="2021-07-24T18:18:00Z">
        <w:r>
          <w:rPr>
            <w:rFonts w:ascii="Times New Roman" w:hAnsi="Times New Roman" w:cs="Times New Roman"/>
            <w:sz w:val="24"/>
            <w:szCs w:val="24"/>
          </w:rPr>
          <w:t>H</w:t>
        </w:r>
      </w:ins>
      <w:r w:rsidR="00652FDF" w:rsidRPr="000B3CAB">
        <w:rPr>
          <w:rFonts w:ascii="Times New Roman" w:hAnsi="Times New Roman" w:cs="Times New Roman"/>
          <w:sz w:val="24"/>
          <w:szCs w:val="24"/>
        </w:rPr>
        <w:t xml:space="preserve">owever, </w:t>
      </w:r>
      <w:r w:rsidR="002E1A9A"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r w:rsidR="00B7244D" w:rsidRPr="000B3CAB">
        <w:rPr>
          <w:rFonts w:ascii="Times New Roman" w:hAnsi="Times New Roman" w:cs="Times New Roman"/>
          <w:sz w:val="24"/>
          <w:szCs w:val="24"/>
        </w:rPr>
        <w:t>them</w:t>
      </w:r>
      <w:r w:rsidR="00652FDF" w:rsidRPr="000B3CAB">
        <w:rPr>
          <w:rFonts w:ascii="Times New Roman" w:hAnsi="Times New Roman" w:cs="Times New Roman"/>
          <w:sz w:val="24"/>
          <w:szCs w:val="24"/>
        </w:rPr>
        <w:t xml:space="preserve"> to lead to simple proportional reductions in the simulated number of transmission events in a facility.</w:t>
      </w:r>
      <w:r w:rsidR="002E1A9A" w:rsidRPr="000B3CAB">
        <w:rPr>
          <w:rFonts w:ascii="Times New Roman" w:hAnsi="Times New Roman" w:cs="Times New Roman"/>
          <w:sz w:val="24"/>
          <w:szCs w:val="24"/>
        </w:rPr>
        <w:t xml:space="preserve"> We therefore expect consistent relative findings between testing strategies and frequencies across different transmission scenarios. An additional limitation is that we do not distinguish between staff-to-staff and staff-to-resident transmission events within a </w:t>
      </w:r>
      <w:r w:rsidR="00354103" w:rsidRPr="000B3CAB">
        <w:rPr>
          <w:rFonts w:ascii="Times New Roman" w:hAnsi="Times New Roman" w:cs="Times New Roman"/>
          <w:sz w:val="24"/>
          <w:szCs w:val="24"/>
        </w:rPr>
        <w:t xml:space="preserve">simulated </w:t>
      </w:r>
      <w:r w:rsidR="002E1A9A"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xml:space="preserve">, but rather record the total number of transmission events. Estimation of staff-staff and staff-resident contact rates or reproduction numbers would enable more precise accounting and simulation of importation </w:t>
      </w:r>
      <w:r w:rsidR="00354103" w:rsidRPr="000B3CAB">
        <w:rPr>
          <w:rFonts w:ascii="Times New Roman" w:hAnsi="Times New Roman" w:cs="Times New Roman"/>
          <w:sz w:val="24"/>
          <w:szCs w:val="24"/>
        </w:rPr>
        <w:lastRenderedPageBreak/>
        <w:t>events and subsequent transmission within a facility.</w:t>
      </w:r>
      <w:r w:rsidR="0008785C" w:rsidRPr="000B3CAB">
        <w:rPr>
          <w:rFonts w:ascii="Times New Roman" w:hAnsi="Times New Roman" w:cs="Times New Roman"/>
          <w:sz w:val="24"/>
          <w:szCs w:val="24"/>
        </w:rPr>
        <w:t xml:space="preserve"> Finally, we assume that the community force of infection among staff is constant through time and across individuals. </w:t>
      </w:r>
      <w:proofErr w:type="gramStart"/>
      <w:r w:rsidR="0008785C" w:rsidRPr="000B3CAB">
        <w:rPr>
          <w:rFonts w:ascii="Times New Roman" w:hAnsi="Times New Roman" w:cs="Times New Roman"/>
          <w:sz w:val="24"/>
          <w:szCs w:val="24"/>
        </w:rPr>
        <w:t>In reality, community</w:t>
      </w:r>
      <w:proofErr w:type="gramEnd"/>
      <w:r w:rsidR="0008785C" w:rsidRPr="000B3CAB">
        <w:rPr>
          <w:rFonts w:ascii="Times New Roman" w:hAnsi="Times New Roman" w:cs="Times New Roman"/>
          <w:sz w:val="24"/>
          <w:szCs w:val="24"/>
        </w:rPr>
        <w:t xml:space="preserve"> prevalence can increase rapidly, necessitating a corresponding increase in test frequency. Furthermore, some staff may be more or less likely to acquire infection in the community or in the facility based on compliance with social distancing and masking policies, their household structure, and other behavioral factors.</w:t>
      </w:r>
    </w:p>
    <w:p w14:paraId="3ECDDF0C" w14:textId="5FCFE93E" w:rsidR="00DE268B" w:rsidRPr="000B3CAB" w:rsidRDefault="00F371A2"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 modeling and simulation framework presented here is applicable beyond COVID-19 in congregate settings</w:t>
      </w:r>
      <w:r w:rsidR="00D07C11" w:rsidRPr="000B3CAB">
        <w:rPr>
          <w:rFonts w:ascii="Times New Roman" w:hAnsi="Times New Roman" w:cs="Times New Roman"/>
          <w:sz w:val="24"/>
          <w:szCs w:val="24"/>
        </w:rPr>
        <w:t xml:space="preserve"> in which outbreaks </w:t>
      </w:r>
      <w:del w:id="136" w:author="Mosites, Emily (CDC/DDID/OD)" w:date="2021-07-24T18:20:00Z">
        <w:r w:rsidR="00D07C11" w:rsidRPr="000B3CAB" w:rsidDel="00A55424">
          <w:rPr>
            <w:rFonts w:ascii="Times New Roman" w:hAnsi="Times New Roman" w:cs="Times New Roman"/>
            <w:sz w:val="24"/>
            <w:szCs w:val="24"/>
          </w:rPr>
          <w:delText xml:space="preserve">sparked </w:delText>
        </w:r>
      </w:del>
      <w:ins w:id="137" w:author="Mosites, Emily (CDC/DDID/OD)" w:date="2021-07-24T18:20:00Z">
        <w:r w:rsidR="00A55424">
          <w:rPr>
            <w:rFonts w:ascii="Times New Roman" w:hAnsi="Times New Roman" w:cs="Times New Roman"/>
            <w:sz w:val="24"/>
            <w:szCs w:val="24"/>
          </w:rPr>
          <w:t>introduced</w:t>
        </w:r>
        <w:r w:rsidR="00A55424" w:rsidRPr="000B3CAB">
          <w:rPr>
            <w:rFonts w:ascii="Times New Roman" w:hAnsi="Times New Roman" w:cs="Times New Roman"/>
            <w:sz w:val="24"/>
            <w:szCs w:val="24"/>
          </w:rPr>
          <w:t xml:space="preserve"> </w:t>
        </w:r>
      </w:ins>
      <w:r w:rsidR="00D07C11" w:rsidRPr="000B3CAB">
        <w:rPr>
          <w:rFonts w:ascii="Times New Roman" w:hAnsi="Times New Roman" w:cs="Times New Roman"/>
          <w:sz w:val="24"/>
          <w:szCs w:val="24"/>
        </w:rPr>
        <w:t xml:space="preserve">by staff </w:t>
      </w:r>
      <w:del w:id="138" w:author="Mosites, Emily (CDC/DDID/OD)" w:date="2021-07-24T18:20:00Z">
        <w:r w:rsidR="00D07C11" w:rsidRPr="000B3CAB" w:rsidDel="00A55424">
          <w:rPr>
            <w:rFonts w:ascii="Times New Roman" w:hAnsi="Times New Roman" w:cs="Times New Roman"/>
            <w:sz w:val="24"/>
            <w:szCs w:val="24"/>
          </w:rPr>
          <w:delText xml:space="preserve">introductions </w:delText>
        </w:r>
      </w:del>
      <w:r w:rsidR="00D07C11" w:rsidRPr="000B3CAB">
        <w:rPr>
          <w:rFonts w:ascii="Times New Roman" w:hAnsi="Times New Roman" w:cs="Times New Roman"/>
          <w:sz w:val="24"/>
          <w:szCs w:val="24"/>
        </w:rPr>
        <w:t xml:space="preserve">are a </w:t>
      </w:r>
      <w:del w:id="139" w:author="Mosites, Emily (CDC/DDID/OD)" w:date="2021-07-24T18:20:00Z">
        <w:r w:rsidR="00D07C11" w:rsidRPr="000B3CAB" w:rsidDel="00A55424">
          <w:rPr>
            <w:rFonts w:ascii="Times New Roman" w:hAnsi="Times New Roman" w:cs="Times New Roman"/>
            <w:sz w:val="24"/>
            <w:szCs w:val="24"/>
          </w:rPr>
          <w:delText>hazard</w:delText>
        </w:r>
      </w:del>
      <w:ins w:id="140" w:author="Mosites, Emily (CDC/DDID/OD)" w:date="2021-07-24T18:20:00Z">
        <w:r w:rsidR="00A55424">
          <w:rPr>
            <w:rFonts w:ascii="Times New Roman" w:hAnsi="Times New Roman" w:cs="Times New Roman"/>
            <w:sz w:val="24"/>
            <w:szCs w:val="24"/>
          </w:rPr>
          <w:t>concern</w:t>
        </w:r>
      </w:ins>
      <w:r w:rsidRPr="000B3CAB">
        <w:rPr>
          <w:rFonts w:ascii="Times New Roman" w:hAnsi="Times New Roman" w:cs="Times New Roman"/>
          <w:sz w:val="24"/>
          <w:szCs w:val="24"/>
        </w:rPr>
        <w:t xml:space="preserve">. </w:t>
      </w:r>
      <w:del w:id="141" w:author="Mosites, Emily (CDC/DDID/OD)" w:date="2021-07-24T18:20:00Z">
        <w:r w:rsidR="003B5E4B" w:rsidRPr="000B3CAB" w:rsidDel="00A55424">
          <w:rPr>
            <w:rFonts w:ascii="Times New Roman" w:hAnsi="Times New Roman" w:cs="Times New Roman"/>
            <w:sz w:val="24"/>
            <w:szCs w:val="24"/>
          </w:rPr>
          <w:delText>Other applicable settings</w:delText>
        </w:r>
      </w:del>
      <w:ins w:id="142" w:author="Mosites, Emily (CDC/DDID/OD)" w:date="2021-07-24T18:20:00Z">
        <w:r w:rsidR="00A55424">
          <w:rPr>
            <w:rFonts w:ascii="Times New Roman" w:hAnsi="Times New Roman" w:cs="Times New Roman"/>
            <w:sz w:val="24"/>
            <w:szCs w:val="24"/>
          </w:rPr>
          <w:t>This</w:t>
        </w:r>
      </w:ins>
      <w:r w:rsidR="003B5E4B" w:rsidRPr="000B3CAB">
        <w:rPr>
          <w:rFonts w:ascii="Times New Roman" w:hAnsi="Times New Roman" w:cs="Times New Roman"/>
          <w:sz w:val="24"/>
          <w:szCs w:val="24"/>
        </w:rPr>
        <w:t xml:space="preserve"> may include the introduction of hospital acquired infections from newly admitted patients or from hospital staff</w:t>
      </w:r>
      <w:r w:rsidR="00A53230">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A53230">
        <w:rPr>
          <w:rFonts w:ascii="Times New Roman" w:hAnsi="Times New Roman" w:cs="Times New Roman"/>
          <w:sz w:val="24"/>
          <w:szCs w:val="24"/>
        </w:rPr>
        <w:instrText xml:space="preserve"> ADDIN ZOTERO_ITEM CSL_CITATION {"citationID":"IMuEHSgG","properties":{"formattedCitation":"(27)","plainCitation":"(27)","noteIndex":0},"citationItems":[{"id":629,"uris":["http://zotero.org/users/3463997/items/85ETHUQ2"],"uri":["http://zotero.org/users/3463997/items/85ETHUQ2"],"itemData":{"id":629,"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A53230">
        <w:rPr>
          <w:rFonts w:ascii="Times New Roman" w:hAnsi="Times New Roman" w:cs="Times New Roman"/>
          <w:noProof/>
          <w:sz w:val="24"/>
          <w:szCs w:val="24"/>
        </w:rPr>
        <w:t>(2</w:t>
      </w:r>
      <w:r w:rsidR="0014300F">
        <w:rPr>
          <w:rFonts w:ascii="Times New Roman" w:hAnsi="Times New Roman" w:cs="Times New Roman"/>
          <w:noProof/>
          <w:sz w:val="24"/>
          <w:szCs w:val="24"/>
        </w:rPr>
        <w:t>8</w:t>
      </w:r>
      <w:r w:rsidR="00A53230">
        <w:rPr>
          <w:rFonts w:ascii="Times New Roman" w:hAnsi="Times New Roman" w:cs="Times New Roman"/>
          <w:noProof/>
          <w:sz w:val="24"/>
          <w:szCs w:val="24"/>
        </w:rPr>
        <w:t>)</w:t>
      </w:r>
      <w:r w:rsidR="00A53230">
        <w:rPr>
          <w:rFonts w:ascii="Times New Roman" w:hAnsi="Times New Roman" w:cs="Times New Roman"/>
          <w:sz w:val="24"/>
          <w:szCs w:val="24"/>
        </w:rPr>
        <w:fldChar w:fldCharType="end"/>
      </w:r>
      <w:r w:rsidR="003B5E4B" w:rsidRPr="000B3CAB">
        <w:rPr>
          <w:rFonts w:ascii="Times New Roman" w:hAnsi="Times New Roman" w:cs="Times New Roman"/>
          <w:sz w:val="24"/>
          <w:szCs w:val="24"/>
        </w:rPr>
        <w:t>, introduction of other respiratory pathogens such as influenza or pertussis into congregate settings</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A53230">
        <w:rPr>
          <w:rFonts w:ascii="Times New Roman" w:hAnsi="Times New Roman" w:cs="Times New Roman"/>
          <w:sz w:val="24"/>
          <w:szCs w:val="24"/>
        </w:rPr>
        <w:instrText xml:space="preserve"> ADDIN ZOTERO_ITEM CSL_CITATION {"citationID":"cl9ZRcR6","properties":{"formattedCitation":"(28)","plainCitation":"(28)","noteIndex":0},"citationItems":[{"id":626,"uris":["http://zotero.org/users/3463997/items/GLFI3KPU"],"uri":["http://zotero.org/users/3463997/items/GLFI3KPU"],"itemData":{"id":626,"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A53230">
        <w:rPr>
          <w:rFonts w:ascii="Times New Roman" w:hAnsi="Times New Roman" w:cs="Times New Roman"/>
          <w:noProof/>
          <w:sz w:val="24"/>
          <w:szCs w:val="24"/>
        </w:rPr>
        <w:t>(2</w:t>
      </w:r>
      <w:r w:rsidR="0014300F">
        <w:rPr>
          <w:rFonts w:ascii="Times New Roman" w:hAnsi="Times New Roman" w:cs="Times New Roman"/>
          <w:noProof/>
          <w:sz w:val="24"/>
          <w:szCs w:val="24"/>
        </w:rPr>
        <w:t>9</w:t>
      </w:r>
      <w:r w:rsidR="00A53230">
        <w:rPr>
          <w:rFonts w:ascii="Times New Roman" w:hAnsi="Times New Roman" w:cs="Times New Roman"/>
          <w:noProof/>
          <w:sz w:val="24"/>
          <w:szCs w:val="24"/>
        </w:rPr>
        <w:t>)</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00B7244D" w:rsidRPr="000B3CAB">
        <w:rPr>
          <w:rFonts w:ascii="Times New Roman" w:hAnsi="Times New Roman" w:cs="Times New Roman"/>
          <w:sz w:val="24"/>
          <w:szCs w:val="24"/>
        </w:rPr>
        <w:t>or tuberculosis transmission between communities and populations experiencing incarceration</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A53230">
        <w:rPr>
          <w:rFonts w:ascii="Times New Roman" w:hAnsi="Times New Roman" w:cs="Times New Roman"/>
          <w:sz w:val="24"/>
          <w:szCs w:val="24"/>
        </w:rPr>
        <w:instrText xml:space="preserve"> ADDIN ZOTERO_ITEM CSL_CITATION {"citationID":"qSeS13oJ","properties":{"formattedCitation":"(29)","plainCitation":"(29)","noteIndex":0},"citationItems":[{"id":407,"uris":["http://zotero.org/users/3463997/items/3SJBL9GX"],"uri":["http://zotero.org/users/3463997/items/3SJBL9GX"],"itemData":{"id":407,"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A53230">
        <w:rPr>
          <w:rFonts w:ascii="Times New Roman" w:hAnsi="Times New Roman" w:cs="Times New Roman"/>
          <w:noProof/>
          <w:sz w:val="24"/>
          <w:szCs w:val="24"/>
        </w:rPr>
        <w:t>(</w:t>
      </w:r>
      <w:r w:rsidR="0014300F">
        <w:rPr>
          <w:rFonts w:ascii="Times New Roman" w:hAnsi="Times New Roman" w:cs="Times New Roman"/>
          <w:noProof/>
          <w:sz w:val="24"/>
          <w:szCs w:val="24"/>
        </w:rPr>
        <w:t>30</w:t>
      </w:r>
      <w:r w:rsidR="00A53230">
        <w:rPr>
          <w:rFonts w:ascii="Times New Roman" w:hAnsi="Times New Roman" w:cs="Times New Roman"/>
          <w:noProof/>
          <w:sz w:val="24"/>
          <w:szCs w:val="24"/>
        </w:rPr>
        <w:t>)</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00D07C11" w:rsidRPr="000B3CAB">
        <w:rPr>
          <w:rFonts w:ascii="Times New Roman" w:hAnsi="Times New Roman" w:cs="Times New Roman"/>
          <w:sz w:val="24"/>
          <w:szCs w:val="24"/>
        </w:rPr>
        <w:t xml:space="preserve">key </w:t>
      </w:r>
      <w:r w:rsidR="003B5E4B"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00D07C11"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003B5E4B" w:rsidRPr="000B3CAB">
        <w:rPr>
          <w:rFonts w:ascii="Times New Roman" w:hAnsi="Times New Roman" w:cs="Times New Roman"/>
          <w:sz w:val="24"/>
          <w:szCs w:val="24"/>
        </w:rPr>
        <w:t xml:space="preserve">estimate the impact of nonpharmaceutical interventions such as asymptomatic screening </w:t>
      </w:r>
      <w:r w:rsidR="003B5E4B" w:rsidRPr="000B3CAB">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Z9n67MKQ","properties":{"formattedCitation":"(12)","plainCitation":"(12)","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7C211A">
        <w:rPr>
          <w:rFonts w:ascii="Times New Roman" w:hAnsi="Times New Roman" w:cs="Times New Roman"/>
          <w:noProof/>
          <w:sz w:val="24"/>
          <w:szCs w:val="24"/>
        </w:rPr>
        <w:t>(12)</w:t>
      </w:r>
      <w:r w:rsidR="003B5E4B" w:rsidRPr="000B3CAB">
        <w:rPr>
          <w:rFonts w:ascii="Times New Roman" w:hAnsi="Times New Roman" w:cs="Times New Roman"/>
          <w:sz w:val="24"/>
          <w:szCs w:val="24"/>
        </w:rPr>
        <w:fldChar w:fldCharType="end"/>
      </w:r>
      <w:r w:rsidR="003B5E4B" w:rsidRPr="000B3CAB">
        <w:rPr>
          <w:rFonts w:ascii="Times New Roman" w:hAnsi="Times New Roman" w:cs="Times New Roman"/>
          <w:sz w:val="24"/>
          <w:szCs w:val="24"/>
        </w:rPr>
        <w:t>. Pathogens that cause symptoms prior to infectiousnes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003B5E4B" w:rsidRPr="000B3CAB">
        <w:rPr>
          <w:rFonts w:ascii="Times New Roman" w:hAnsi="Times New Roman" w:cs="Times New Roman"/>
          <w:sz w:val="24"/>
          <w:szCs w:val="24"/>
        </w:rPr>
        <w:t xml:space="preserve">), for instance, may be more effectively controlled at lower cost via symptom screening and subsequent isolation. </w:t>
      </w:r>
    </w:p>
    <w:p w14:paraId="74038987" w14:textId="0BE2BC23" w:rsidR="00BD02C3" w:rsidRPr="000B3CAB" w:rsidRDefault="00BD02C3"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In conclusion, </w:t>
      </w:r>
      <w:del w:id="143" w:author="Mosites, Emily (CDC/DDID/OD)" w:date="2021-07-24T18:21:00Z">
        <w:r w:rsidRPr="000B3CAB" w:rsidDel="00D33A64">
          <w:rPr>
            <w:rFonts w:ascii="Times New Roman" w:hAnsi="Times New Roman" w:cs="Times New Roman"/>
            <w:sz w:val="24"/>
            <w:szCs w:val="24"/>
          </w:rPr>
          <w:delText>we have show</w:delText>
        </w:r>
      </w:del>
      <w:ins w:id="144" w:author="Mosites, Emily (CDC/DDID/OD)" w:date="2021-07-24T18:21:00Z">
        <w:r w:rsidR="00D33A64">
          <w:rPr>
            <w:rFonts w:ascii="Times New Roman" w:hAnsi="Times New Roman" w:cs="Times New Roman"/>
            <w:sz w:val="24"/>
            <w:szCs w:val="24"/>
          </w:rPr>
          <w:t>th</w:t>
        </w:r>
      </w:ins>
      <w:del w:id="145" w:author="Mosites, Emily (CDC/DDID/OD)" w:date="2021-07-24T18:21:00Z">
        <w:r w:rsidRPr="000B3CAB" w:rsidDel="00D33A64">
          <w:rPr>
            <w:rFonts w:ascii="Times New Roman" w:hAnsi="Times New Roman" w:cs="Times New Roman"/>
            <w:sz w:val="24"/>
            <w:szCs w:val="24"/>
          </w:rPr>
          <w:delText>n</w:delText>
        </w:r>
      </w:del>
      <w:ins w:id="146" w:author="Mosites, Emily (CDC/DDID/OD)" w:date="2021-07-24T18:21:00Z">
        <w:r w:rsidR="00D33A64">
          <w:rPr>
            <w:rFonts w:ascii="Times New Roman" w:hAnsi="Times New Roman" w:cs="Times New Roman"/>
            <w:sz w:val="24"/>
            <w:szCs w:val="24"/>
          </w:rPr>
          <w:t>e models described here show</w:t>
        </w:r>
      </w:ins>
      <w:r w:rsidRPr="000B3CAB">
        <w:rPr>
          <w:rFonts w:ascii="Times New Roman" w:hAnsi="Times New Roman" w:cs="Times New Roman"/>
          <w:sz w:val="24"/>
          <w:szCs w:val="24"/>
        </w:rPr>
        <w:t xml:space="preserve"> that aligning the timing of testing with regular working schedules for staff in congregate settings can substantially improve the efficacy of asymptomatic screening.</w:t>
      </w:r>
      <w:r w:rsidR="00251108" w:rsidRPr="000B3CAB">
        <w:rPr>
          <w:rFonts w:ascii="Times New Roman" w:hAnsi="Times New Roman" w:cs="Times New Roman"/>
          <w:sz w:val="24"/>
          <w:szCs w:val="24"/>
        </w:rPr>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 </w:t>
      </w:r>
      <w:ins w:id="147" w:author="Fukunaga, Rena (CDC/DDPHSIS/CGH/DGHT)" w:date="2021-07-26T11:21:00Z">
        <w:r w:rsidR="00404115">
          <w:rPr>
            <w:rFonts w:ascii="Times New Roman" w:hAnsi="Times New Roman" w:cs="Times New Roman"/>
            <w:sz w:val="24"/>
            <w:szCs w:val="24"/>
          </w:rPr>
          <w:t>Thus, we</w:t>
        </w:r>
      </w:ins>
      <w:ins w:id="148" w:author="Fukunaga, Rena (CDC/DDPHSIS/CGH/DGHT)" w:date="2021-07-26T11:20:00Z">
        <w:r w:rsidR="00404115">
          <w:rPr>
            <w:rFonts w:ascii="Times New Roman" w:hAnsi="Times New Roman" w:cs="Times New Roman"/>
            <w:sz w:val="24"/>
            <w:szCs w:val="24"/>
          </w:rPr>
          <w:t xml:space="preserve"> conclude</w:t>
        </w:r>
      </w:ins>
      <w:ins w:id="149" w:author="Fukunaga, Rena (CDC/DDPHSIS/CGH/DGHT)" w:date="2021-07-26T11:21:00Z">
        <w:r w:rsidR="00404115">
          <w:rPr>
            <w:rFonts w:ascii="Times New Roman" w:hAnsi="Times New Roman" w:cs="Times New Roman"/>
            <w:sz w:val="24"/>
            <w:szCs w:val="24"/>
          </w:rPr>
          <w:t xml:space="preserve"> that in congregate-settings </w:t>
        </w:r>
      </w:ins>
      <w:ins w:id="150" w:author="Fukunaga, Rena (CDC/DDPHSIS/CGH/DGHT)" w:date="2021-07-26T11:22:00Z">
        <w:r w:rsidR="00404115">
          <w:rPr>
            <w:rFonts w:ascii="Times New Roman" w:hAnsi="Times New Roman" w:cs="Times New Roman"/>
            <w:sz w:val="24"/>
            <w:szCs w:val="24"/>
          </w:rPr>
          <w:t>that are</w:t>
        </w:r>
      </w:ins>
      <w:ins w:id="151" w:author="Fukunaga, Rena (CDC/DDPHSIS/CGH/DGHT)" w:date="2021-07-26T11:20:00Z">
        <w:r w:rsidR="00404115">
          <w:rPr>
            <w:rFonts w:ascii="Times New Roman" w:hAnsi="Times New Roman" w:cs="Times New Roman"/>
            <w:sz w:val="24"/>
            <w:szCs w:val="24"/>
          </w:rPr>
          <w:t xml:space="preserve"> </w:t>
        </w:r>
      </w:ins>
      <w:ins w:id="152" w:author="Fukunaga, Rena (CDC/DDPHSIS/CGH/DGHT)" w:date="2021-07-26T11:21:00Z">
        <w:r w:rsidR="00404115" w:rsidRPr="00404115">
          <w:rPr>
            <w:rFonts w:ascii="Times New Roman" w:hAnsi="Times New Roman" w:cs="Times New Roman"/>
            <w:sz w:val="24"/>
            <w:szCs w:val="24"/>
          </w:rPr>
          <w:t>high risk of SARS-CoV-2 transmission</w:t>
        </w:r>
      </w:ins>
      <w:ins w:id="153" w:author="Fukunaga, Rena (CDC/DDPHSIS/CGH/DGHT)" w:date="2021-07-26T11:22:00Z">
        <w:r w:rsidR="00404115">
          <w:rPr>
            <w:rFonts w:ascii="Times New Roman" w:hAnsi="Times New Roman" w:cs="Times New Roman"/>
            <w:sz w:val="24"/>
            <w:szCs w:val="24"/>
          </w:rPr>
          <w:t xml:space="preserve">, </w:t>
        </w:r>
      </w:ins>
      <w:ins w:id="154" w:author="Fukunaga, Rena (CDC/DDPHSIS/CGH/DGHT)" w:date="2021-07-26T11:20:00Z">
        <w:r w:rsidR="00404115" w:rsidRPr="00404115">
          <w:rPr>
            <w:rFonts w:ascii="Times New Roman" w:hAnsi="Times New Roman" w:cs="Times New Roman"/>
            <w:sz w:val="24"/>
            <w:szCs w:val="24"/>
          </w:rPr>
          <w:t>staff should</w:t>
        </w:r>
      </w:ins>
      <w:ins w:id="155" w:author="Fukunaga, Rena (CDC/DDPHSIS/CGH/DGHT)" w:date="2021-07-26T11:22:00Z">
        <w:r w:rsidR="00404115">
          <w:rPr>
            <w:rFonts w:ascii="Times New Roman" w:hAnsi="Times New Roman" w:cs="Times New Roman"/>
            <w:sz w:val="24"/>
            <w:szCs w:val="24"/>
          </w:rPr>
          <w:t xml:space="preserve"> continue to be</w:t>
        </w:r>
      </w:ins>
      <w:ins w:id="156" w:author="Fukunaga, Rena (CDC/DDPHSIS/CGH/DGHT)" w:date="2021-07-26T11:20:00Z">
        <w:r w:rsidR="00404115" w:rsidRPr="00404115">
          <w:rPr>
            <w:rFonts w:ascii="Times New Roman" w:hAnsi="Times New Roman" w:cs="Times New Roman"/>
            <w:sz w:val="24"/>
            <w:szCs w:val="24"/>
          </w:rPr>
          <w:t xml:space="preserve"> tested routinely</w:t>
        </w:r>
      </w:ins>
      <w:ins w:id="157" w:author="Fukunaga, Rena (CDC/DDPHSIS/CGH/DGHT)" w:date="2021-07-26T11:22:00Z">
        <w:r w:rsidR="00404115">
          <w:rPr>
            <w:rFonts w:ascii="Times New Roman" w:hAnsi="Times New Roman" w:cs="Times New Roman"/>
            <w:sz w:val="24"/>
            <w:szCs w:val="24"/>
          </w:rPr>
          <w:t>.</w:t>
        </w:r>
      </w:ins>
      <w:ins w:id="158" w:author="Fukunaga, Rena (CDC/DDPHSIS/CGH/DGHT)" w:date="2021-07-26T11:20:00Z">
        <w:r w:rsidR="00404115" w:rsidRPr="00404115">
          <w:rPr>
            <w:rFonts w:ascii="Times New Roman" w:hAnsi="Times New Roman" w:cs="Times New Roman"/>
            <w:sz w:val="24"/>
            <w:szCs w:val="24"/>
          </w:rPr>
          <w:t xml:space="preserve">  </w:t>
        </w:r>
      </w:ins>
      <w:commentRangeStart w:id="159"/>
      <w:commentRangeStart w:id="160"/>
      <w:del w:id="161" w:author="Fukunaga, Rena (CDC/DDPHSIS/CGH/DGHT)" w:date="2021-07-26T11:22:00Z">
        <w:r w:rsidR="00251108" w:rsidRPr="000B3CAB" w:rsidDel="00404115">
          <w:rPr>
            <w:rFonts w:ascii="Times New Roman" w:hAnsi="Times New Roman" w:cs="Times New Roman"/>
            <w:sz w:val="24"/>
            <w:szCs w:val="24"/>
          </w:rPr>
          <w:delText xml:space="preserve">We conclude that systematic testing of staff working with </w:delText>
        </w:r>
        <w:r w:rsidR="009F7989" w:rsidRPr="000B3CAB" w:rsidDel="00404115">
          <w:rPr>
            <w:rFonts w:ascii="Times New Roman" w:hAnsi="Times New Roman" w:cs="Times New Roman"/>
            <w:sz w:val="24"/>
            <w:szCs w:val="24"/>
          </w:rPr>
          <w:delText>high-risk</w:delText>
        </w:r>
        <w:r w:rsidR="00251108" w:rsidRPr="000B3CAB" w:rsidDel="00404115">
          <w:rPr>
            <w:rFonts w:ascii="Times New Roman" w:hAnsi="Times New Roman" w:cs="Times New Roman"/>
            <w:sz w:val="24"/>
            <w:szCs w:val="24"/>
          </w:rPr>
          <w:delText xml:space="preserve"> populations in congregate settings should continue until </w:delText>
        </w:r>
        <w:r w:rsidR="00B40165" w:rsidRPr="000B3CAB" w:rsidDel="00404115">
          <w:rPr>
            <w:rFonts w:ascii="Times New Roman" w:hAnsi="Times New Roman" w:cs="Times New Roman"/>
            <w:sz w:val="24"/>
            <w:szCs w:val="24"/>
          </w:rPr>
          <w:delText>community transmission or within-facility transmission potential are sufficiently reduced to prevent outbreaks.</w:delText>
        </w:r>
        <w:commentRangeEnd w:id="159"/>
        <w:r w:rsidR="00390F1E" w:rsidDel="00404115">
          <w:rPr>
            <w:rStyle w:val="CommentReference"/>
            <w:rFonts w:ascii="Times New Roman" w:hAnsi="Times New Roman" w:cs="Times New Roman"/>
          </w:rPr>
          <w:commentReference w:id="159"/>
        </w:r>
      </w:del>
      <w:commentRangeEnd w:id="160"/>
      <w:r w:rsidR="00404115">
        <w:rPr>
          <w:rStyle w:val="CommentReference"/>
          <w:rFonts w:ascii="Times New Roman" w:hAnsi="Times New Roman" w:cs="Times New Roman"/>
        </w:rPr>
        <w:commentReference w:id="160"/>
      </w:r>
    </w:p>
    <w:p w14:paraId="7DD86554" w14:textId="21FE7ED3"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lastRenderedPageBreak/>
        <w:t>Acknowledgements</w:t>
      </w:r>
    </w:p>
    <w:p w14:paraId="287413B8" w14:textId="4A7C1195" w:rsidR="00C42E7B" w:rsidRDefault="00C42E7B" w:rsidP="00E14288">
      <w:pPr>
        <w:spacing w:after="0"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residents and staff members at the facilities of the California Department of Corrections and Rehabilitation, </w:t>
      </w:r>
      <w:r w:rsidR="00C50E5E">
        <w:rPr>
          <w:rFonts w:ascii="Times New Roman" w:hAnsi="Times New Roman" w:cs="Times New Roman"/>
          <w:sz w:val="24"/>
          <w:szCs w:val="24"/>
        </w:rPr>
        <w:t xml:space="preserve">Dr. </w:t>
      </w:r>
      <w:r>
        <w:rPr>
          <w:rFonts w:ascii="Times New Roman" w:hAnsi="Times New Roman" w:cs="Times New Roman"/>
          <w:sz w:val="24"/>
          <w:szCs w:val="24"/>
        </w:rPr>
        <w:t xml:space="preserve">David </w:t>
      </w:r>
      <w:proofErr w:type="spellStart"/>
      <w:r>
        <w:rPr>
          <w:rFonts w:ascii="Times New Roman" w:hAnsi="Times New Roman" w:cs="Times New Roman"/>
          <w:sz w:val="24"/>
          <w:szCs w:val="24"/>
        </w:rPr>
        <w:t>Leidner</w:t>
      </w:r>
      <w:proofErr w:type="spellEnd"/>
      <w:r>
        <w:rPr>
          <w:rFonts w:ascii="Times New Roman" w:hAnsi="Times New Roman" w:cs="Times New Roman"/>
          <w:sz w:val="24"/>
          <w:szCs w:val="24"/>
        </w:rPr>
        <w:t>,</w:t>
      </w:r>
      <w:r w:rsidR="00B64955">
        <w:rPr>
          <w:rFonts w:ascii="Times New Roman" w:hAnsi="Times New Roman" w:cs="Times New Roman"/>
          <w:sz w:val="24"/>
          <w:szCs w:val="24"/>
        </w:rPr>
        <w:t xml:space="preserve"> </w:t>
      </w:r>
      <w:r w:rsidR="00C50E5E">
        <w:rPr>
          <w:rFonts w:ascii="Times New Roman" w:hAnsi="Times New Roman" w:cs="Times New Roman"/>
          <w:sz w:val="24"/>
          <w:szCs w:val="24"/>
        </w:rPr>
        <w:t xml:space="preserve">Dr. </w:t>
      </w:r>
      <w:r w:rsidR="009F7989">
        <w:rPr>
          <w:rFonts w:ascii="Times New Roman" w:hAnsi="Times New Roman" w:cs="Times New Roman"/>
          <w:sz w:val="24"/>
          <w:szCs w:val="24"/>
        </w:rPr>
        <w:t xml:space="preserve">Heidi Bauer,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p>
    <w:p w14:paraId="52C46F62" w14:textId="77777777" w:rsidR="00C42E7B" w:rsidRPr="00C42E7B" w:rsidRDefault="00C42E7B" w:rsidP="00E14288">
      <w:pPr>
        <w:spacing w:after="0" w:line="480" w:lineRule="auto"/>
        <w:rPr>
          <w:rFonts w:ascii="Times New Roman" w:hAnsi="Times New Roman" w:cs="Times New Roman"/>
          <w:b/>
          <w:bCs/>
          <w:sz w:val="24"/>
          <w:szCs w:val="24"/>
        </w:rPr>
      </w:pPr>
      <w:r w:rsidRPr="00C42E7B">
        <w:rPr>
          <w:rFonts w:ascii="Times New Roman" w:hAnsi="Times New Roman" w:cs="Times New Roman"/>
          <w:b/>
          <w:bCs/>
          <w:sz w:val="24"/>
          <w:szCs w:val="24"/>
        </w:rPr>
        <w:t>Funding</w:t>
      </w:r>
    </w:p>
    <w:p w14:paraId="2D3E636F" w14:textId="70FC8B09" w:rsidR="00EC656A" w:rsidRPr="00C42E7B" w:rsidRDefault="00FB26D1" w:rsidP="00C42E7B">
      <w:pPr>
        <w:spacing w:after="0" w:line="480" w:lineRule="auto"/>
        <w:rPr>
          <w:rFonts w:ascii="Times New Roman" w:hAnsi="Times New Roman" w:cs="Times New Roman"/>
          <w:sz w:val="24"/>
          <w:szCs w:val="24"/>
        </w:rPr>
      </w:pPr>
      <w:r w:rsidRPr="00E14288">
        <w:rPr>
          <w:rFonts w:ascii="Times New Roman" w:eastAsia="Times New Roman" w:hAnsi="Times New Roman" w:cs="Times New Roman"/>
          <w:sz w:val="24"/>
          <w:szCs w:val="24"/>
        </w:rPr>
        <w:t>CMH and SB were supported by CDC U01CK000590, as part of the Modeling Infectious Diseases in Healthcare Network.</w:t>
      </w:r>
    </w:p>
    <w:p w14:paraId="4D797603" w14:textId="77777777"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7AC439B3" w14:textId="41869FBC" w:rsidR="00EB3D0F" w:rsidRPr="00E14288" w:rsidRDefault="00D54964" w:rsidP="00E14288">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174F9A2F" w14:textId="77777777" w:rsidR="000C4642" w:rsidRPr="00E14288" w:rsidRDefault="000C4642" w:rsidP="00E14288">
      <w:pPr>
        <w:spacing w:line="480" w:lineRule="auto"/>
        <w:rPr>
          <w:rFonts w:ascii="Times New Roman" w:hAnsi="Times New Roman" w:cs="Times New Roman"/>
          <w:b/>
          <w:color w:val="000000"/>
          <w:sz w:val="24"/>
          <w:szCs w:val="24"/>
          <w:shd w:val="clear" w:color="auto" w:fill="FFFFFF"/>
        </w:rPr>
      </w:pPr>
    </w:p>
    <w:p w14:paraId="403C6958" w14:textId="0CAB00EF" w:rsidR="000C4642" w:rsidRPr="00E14288" w:rsidRDefault="000C4642" w:rsidP="00E14288">
      <w:pPr>
        <w:pStyle w:val="Heading2"/>
        <w:spacing w:line="480" w:lineRule="auto"/>
        <w:rPr>
          <w:rFonts w:ascii="Times New Roman" w:hAnsi="Times New Roman" w:cs="Times New Roman"/>
          <w:szCs w:val="24"/>
          <w:shd w:val="clear" w:color="auto" w:fill="FFFFFF"/>
        </w:rPr>
      </w:pPr>
      <w:r w:rsidRPr="00E14288">
        <w:rPr>
          <w:rFonts w:ascii="Times New Roman" w:hAnsi="Times New Roman" w:cs="Times New Roman"/>
          <w:szCs w:val="24"/>
          <w:shd w:val="clear" w:color="auto" w:fill="FFFFFF"/>
        </w:rPr>
        <w:t>Biographical sketch</w:t>
      </w:r>
    </w:p>
    <w:p w14:paraId="64AAC876" w14:textId="644A2143" w:rsidR="000C4642" w:rsidRPr="00E14288" w:rsidRDefault="000C4642" w:rsidP="00E14288">
      <w:pPr>
        <w:spacing w:line="480" w:lineRule="auto"/>
        <w:rPr>
          <w:rFonts w:ascii="Times New Roman" w:hAnsi="Times New Roman" w:cs="Times New Roman"/>
          <w:color w:val="000000"/>
          <w:sz w:val="24"/>
          <w:szCs w:val="24"/>
          <w:shd w:val="clear" w:color="auto" w:fill="FFFFFF"/>
        </w:r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is </w:t>
      </w:r>
      <w:r w:rsidR="006C74B6" w:rsidRPr="00E14288">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6AB390CB" w14:textId="6233B7B6"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p>
    <w:p w14:paraId="751BB7CD" w14:textId="77777777"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p>
    <w:p w14:paraId="5AE6094F" w14:textId="7D1C6B5E" w:rsidR="00D21B0A" w:rsidRDefault="005F6118" w:rsidP="00BD02C3">
      <w:pPr>
        <w:pStyle w:val="Heading2"/>
        <w:rPr>
          <w:rFonts w:eastAsia="Times New Roman"/>
          <w:shd w:val="clear" w:color="auto" w:fill="FFFFFF"/>
          <w:lang w:eastAsia="zh-CN"/>
        </w:rPr>
      </w:pPr>
      <w:r w:rsidRPr="00EB3D0F">
        <w:rPr>
          <w:rFonts w:eastAsia="Times New Roman"/>
          <w:shd w:val="clear" w:color="auto" w:fill="FFFFFF"/>
          <w:lang w:eastAsia="zh-CN"/>
        </w:rPr>
        <w:lastRenderedPageBreak/>
        <w:t>References</w:t>
      </w:r>
    </w:p>
    <w:p w14:paraId="4439D5DA" w14:textId="77777777" w:rsidR="00A53230" w:rsidRPr="00A53230" w:rsidRDefault="00D21B0A" w:rsidP="00A53230">
      <w:pPr>
        <w:pStyle w:val="Bibliography"/>
        <w:rPr>
          <w:rFonts w:ascii="Times New Roman" w:hAnsi="Times New Roman" w:cs="Times New Roman"/>
          <w:color w:val="000000"/>
          <w:sz w:val="24"/>
        </w:rPr>
      </w:pPr>
      <w:r>
        <w:rPr>
          <w:rFonts w:eastAsia="Times New Roman"/>
          <w:b/>
          <w:color w:val="000000"/>
          <w:sz w:val="24"/>
          <w:szCs w:val="24"/>
          <w:shd w:val="clear" w:color="auto" w:fill="FFFFFF"/>
          <w:lang w:eastAsia="zh-CN"/>
        </w:rPr>
        <w:fldChar w:fldCharType="begin"/>
      </w:r>
      <w:r>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A53230" w:rsidRPr="00A53230">
        <w:rPr>
          <w:rFonts w:ascii="Times New Roman" w:hAnsi="Times New Roman" w:cs="Times New Roman"/>
          <w:color w:val="000000"/>
          <w:sz w:val="24"/>
        </w:rPr>
        <w:t xml:space="preserve">1. </w:t>
      </w:r>
      <w:r w:rsidR="00A53230" w:rsidRPr="00A53230">
        <w:rPr>
          <w:rFonts w:ascii="Times New Roman" w:hAnsi="Times New Roman" w:cs="Times New Roman"/>
          <w:color w:val="000000"/>
          <w:sz w:val="24"/>
        </w:rPr>
        <w:tab/>
        <w:t>Chen MK, Chevalier JA, Long EF. Nursing home staff networks and COVID-19. PNAS [Internet]. 2021 Jan 5 [cited 2021 Jul 22];118(1). Available from: https://www.pnas.org/content/118/1/e2015455118</w:t>
      </w:r>
    </w:p>
    <w:p w14:paraId="79CDF4CB" w14:textId="77777777"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 xml:space="preserve">2. </w:t>
      </w:r>
      <w:r w:rsidRPr="00A53230">
        <w:rPr>
          <w:rFonts w:ascii="Times New Roman" w:hAnsi="Times New Roman" w:cs="Times New Roman"/>
          <w:color w:val="000000"/>
          <w:sz w:val="24"/>
        </w:rPr>
        <w:tab/>
        <w:t xml:space="preserve">Tobolowsky FA, Gonzales E, Self JL, Rao CY, Keating R, Marx GE, et al. COVID-19 Outbreak Among Three Affiliated Homeless Service Sites — King County, Washington, 2020. MMWR Morb Mortal Wkly Rep. 2020 May 1;69(17):523–6. </w:t>
      </w:r>
    </w:p>
    <w:p w14:paraId="6D34FF76" w14:textId="77777777"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 xml:space="preserve">3. </w:t>
      </w:r>
      <w:r w:rsidRPr="00A53230">
        <w:rPr>
          <w:rFonts w:ascii="Times New Roman" w:hAnsi="Times New Roman" w:cs="Times New Roman"/>
          <w:color w:val="000000"/>
          <w:sz w:val="24"/>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25394B7A" w14:textId="77777777"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 xml:space="preserve">4. </w:t>
      </w:r>
      <w:r w:rsidRPr="00A53230">
        <w:rPr>
          <w:rFonts w:ascii="Times New Roman" w:hAnsi="Times New Roman" w:cs="Times New Roman"/>
          <w:color w:val="000000"/>
          <w:sz w:val="24"/>
        </w:rPr>
        <w:tab/>
        <w:t xml:space="preserve">Baggett TP, Keyes H, Sporn N, Gaeta JM. Prevalence of SARS-CoV-2 Infection in Residents of a Large Homeless Shelter in Boston. JAMA. 2020 Jun 2;323(21):2191. </w:t>
      </w:r>
    </w:p>
    <w:p w14:paraId="221159AB" w14:textId="77777777"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 xml:space="preserve">5. </w:t>
      </w:r>
      <w:r w:rsidRPr="00A53230">
        <w:rPr>
          <w:rFonts w:ascii="Times New Roman" w:hAnsi="Times New Roman" w:cs="Times New Roman"/>
          <w:color w:val="000000"/>
          <w:sz w:val="24"/>
        </w:rPr>
        <w:tab/>
        <w:t xml:space="preserve">Mosites E, Parker EM, Clarke KEN, Gaeta JM, Baggett TP, Imbert E, et al. Assessment of SARS-CoV-2 Infection Prevalence in Homeless Shelters — Four U.S. Cities, March 27–April 15, 2020. MMWR Morb Mortal Wkly Rep. 2020 May 1;69(17):521–2. </w:t>
      </w:r>
    </w:p>
    <w:p w14:paraId="0EA9C081" w14:textId="77777777"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 xml:space="preserve">6. </w:t>
      </w:r>
      <w:r w:rsidRPr="00A53230">
        <w:rPr>
          <w:rFonts w:ascii="Times New Roman" w:hAnsi="Times New Roman" w:cs="Times New Roman"/>
          <w:color w:val="000000"/>
          <w:sz w:val="24"/>
        </w:rPr>
        <w:tab/>
        <w:t xml:space="preserve">Wallace M, Hagan L, Curran KG, Williams SP, Handanagic S, Bjork A, et al. COVID-19 in Correctional and Detention Facilities - United States, February-April 2020. MMWR Morb Mortal Wkly Rep. 2020 May 15;69(19):587–90. </w:t>
      </w:r>
    </w:p>
    <w:p w14:paraId="214ABE00" w14:textId="77777777"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 xml:space="preserve">7. </w:t>
      </w:r>
      <w:r w:rsidRPr="00A53230">
        <w:rPr>
          <w:rFonts w:ascii="Times New Roman" w:hAnsi="Times New Roman" w:cs="Times New Roman"/>
          <w:color w:val="000000"/>
          <w:sz w:val="24"/>
        </w:rPr>
        <w:tab/>
        <w:t xml:space="preserve">Lewis NM, Salmanson AP, Price A, Risk I, Guymon C, Wisner M, et al. Community-Associated Outbreak of COVID-19 in a Correctional Facility - Utah, September 2020-January 2021. MMWR Morb Mortal Wkly Rep. 2021 Apr 2;70(13):467–72. </w:t>
      </w:r>
    </w:p>
    <w:p w14:paraId="4B67D520" w14:textId="77777777"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 xml:space="preserve">8. </w:t>
      </w:r>
      <w:r w:rsidRPr="00A53230">
        <w:rPr>
          <w:rFonts w:ascii="Times New Roman" w:hAnsi="Times New Roman" w:cs="Times New Roman"/>
          <w:color w:val="000000"/>
          <w:sz w:val="24"/>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6967FF45" w14:textId="77777777"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 xml:space="preserve">9. </w:t>
      </w:r>
      <w:r w:rsidRPr="00A53230">
        <w:rPr>
          <w:rFonts w:ascii="Times New Roman" w:hAnsi="Times New Roman" w:cs="Times New Roman"/>
          <w:color w:val="000000"/>
          <w:sz w:val="24"/>
        </w:rPr>
        <w:tab/>
        <w:t xml:space="preserve">Chapman LAC, Kushel M, Cox SN, Scarborough A, Cawley C, Nguyen TQ, et al. Comparison of infection control strategies to reduce COVID-19 outbreaks in homeless shelters in the United States: a simulation study. BMC Med. 2021 May 7;19(1):116. </w:t>
      </w:r>
    </w:p>
    <w:p w14:paraId="55B8E151" w14:textId="77777777"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 xml:space="preserve">10. </w:t>
      </w:r>
      <w:r w:rsidRPr="00A53230">
        <w:rPr>
          <w:rFonts w:ascii="Times New Roman" w:hAnsi="Times New Roman" w:cs="Times New Roman"/>
          <w:color w:val="000000"/>
          <w:sz w:val="24"/>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09BCA4D7" w14:textId="1700F75D" w:rsidR="00F17B5E" w:rsidRPr="00F17B5E" w:rsidRDefault="00A53230" w:rsidP="00F17B5E">
      <w:pPr>
        <w:pStyle w:val="Bibliography"/>
        <w:rPr>
          <w:rFonts w:ascii="Times New Roman" w:hAnsi="Times New Roman" w:cs="Times New Roman"/>
          <w:color w:val="000000"/>
          <w:sz w:val="24"/>
        </w:rPr>
      </w:pPr>
      <w:r w:rsidRPr="00A53230">
        <w:rPr>
          <w:rFonts w:ascii="Times New Roman" w:hAnsi="Times New Roman" w:cs="Times New Roman"/>
          <w:color w:val="000000"/>
          <w:sz w:val="24"/>
        </w:rPr>
        <w:t xml:space="preserve">11. </w:t>
      </w:r>
      <w:r w:rsidRPr="00A53230">
        <w:rPr>
          <w:rFonts w:ascii="Times New Roman" w:hAnsi="Times New Roman" w:cs="Times New Roman"/>
          <w:color w:val="000000"/>
          <w:sz w:val="24"/>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0ED6CF19" w14:textId="5F96FF8C" w:rsidR="00F17B5E"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lastRenderedPageBreak/>
        <w:t xml:space="preserve">12. </w:t>
      </w:r>
      <w:r w:rsidRPr="00A53230">
        <w:rPr>
          <w:rFonts w:ascii="Times New Roman" w:hAnsi="Times New Roman" w:cs="Times New Roman"/>
          <w:color w:val="000000"/>
          <w:sz w:val="24"/>
        </w:rPr>
        <w:tab/>
      </w:r>
      <w:r w:rsidR="00BF3930">
        <w:rPr>
          <w:rFonts w:ascii="Times New Roman" w:hAnsi="Times New Roman" w:cs="Times New Roman"/>
          <w:color w:val="000000"/>
          <w:sz w:val="24"/>
        </w:rPr>
        <w:t>Centers for Disease Control</w:t>
      </w:r>
      <w:r w:rsidR="00AF525B">
        <w:rPr>
          <w:rFonts w:ascii="Times New Roman" w:hAnsi="Times New Roman" w:cs="Times New Roman"/>
          <w:color w:val="000000"/>
          <w:sz w:val="24"/>
        </w:rPr>
        <w:t xml:space="preserve"> 20201, </w:t>
      </w:r>
      <w:r w:rsidR="00F17B5E">
        <w:rPr>
          <w:rFonts w:ascii="Times New Roman" w:hAnsi="Times New Roman" w:cs="Times New Roman"/>
          <w:color w:val="000000"/>
          <w:sz w:val="24"/>
        </w:rPr>
        <w:t xml:space="preserve">CDC </w:t>
      </w:r>
      <w:r w:rsidR="001F2FF6" w:rsidRPr="001F2FF6">
        <w:rPr>
          <w:rFonts w:ascii="Times New Roman" w:hAnsi="Times New Roman" w:cs="Times New Roman"/>
          <w:color w:val="000000"/>
          <w:sz w:val="24"/>
        </w:rPr>
        <w:t>Interim Guidance for SARS-CoV-2 Testing in Correctional and Detention Facilities</w:t>
      </w:r>
      <w:r w:rsidR="003447DD">
        <w:rPr>
          <w:rFonts w:ascii="Times New Roman" w:hAnsi="Times New Roman" w:cs="Times New Roman"/>
          <w:color w:val="000000"/>
          <w:sz w:val="24"/>
        </w:rPr>
        <w:t>, CDC, viewed July 10, 2021, &lt;</w:t>
      </w:r>
      <w:r w:rsidR="003447DD" w:rsidRPr="003447DD">
        <w:t xml:space="preserve"> </w:t>
      </w:r>
      <w:r w:rsidR="003447DD" w:rsidRPr="003447DD">
        <w:rPr>
          <w:rFonts w:ascii="Times New Roman" w:hAnsi="Times New Roman" w:cs="Times New Roman"/>
          <w:color w:val="000000"/>
          <w:sz w:val="24"/>
        </w:rPr>
        <w:t>https://www.cdc.gov/coronavirus/2019-ncov/community/correction-detention/testing.html</w:t>
      </w:r>
      <w:r w:rsidR="003447DD">
        <w:rPr>
          <w:rFonts w:ascii="Times New Roman" w:hAnsi="Times New Roman" w:cs="Times New Roman"/>
          <w:color w:val="000000"/>
          <w:sz w:val="24"/>
        </w:rPr>
        <w:t xml:space="preserve">&gt; </w:t>
      </w:r>
    </w:p>
    <w:p w14:paraId="55B94075" w14:textId="2C40BFE8" w:rsidR="00A53230" w:rsidRPr="00A53230" w:rsidRDefault="00F17B5E" w:rsidP="00A53230">
      <w:pPr>
        <w:pStyle w:val="Bibliography"/>
        <w:rPr>
          <w:rFonts w:ascii="Times New Roman" w:hAnsi="Times New Roman" w:cs="Times New Roman"/>
          <w:color w:val="000000"/>
          <w:sz w:val="24"/>
        </w:rPr>
      </w:pPr>
      <w:r>
        <w:rPr>
          <w:rFonts w:ascii="Times New Roman" w:hAnsi="Times New Roman" w:cs="Times New Roman"/>
          <w:color w:val="000000"/>
          <w:sz w:val="24"/>
        </w:rPr>
        <w:t xml:space="preserve">13. </w:t>
      </w:r>
      <w:r w:rsidR="00A53230" w:rsidRPr="00A53230">
        <w:rPr>
          <w:rFonts w:ascii="Times New Roman" w:hAnsi="Times New Roman" w:cs="Times New Roman"/>
          <w:color w:val="000000"/>
          <w:sz w:val="24"/>
        </w:rPr>
        <w:t xml:space="preserve">Peak CM, Childs LM, Grad YH, Buckee CO. Comparing nonpharmaceutical interventions for containing emerging epidemics. PNAS. 2017 Apr 11;114(15):4023–8. </w:t>
      </w:r>
    </w:p>
    <w:p w14:paraId="3EEAB36D" w14:textId="0B45B158"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1</w:t>
      </w:r>
      <w:r w:rsidR="00F17B5E">
        <w:rPr>
          <w:rFonts w:ascii="Times New Roman" w:hAnsi="Times New Roman" w:cs="Times New Roman"/>
          <w:color w:val="000000"/>
          <w:sz w:val="24"/>
        </w:rPr>
        <w:t>4</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 xml:space="preserve">Larremore DB, Wilder B, Lester E, Shehata S, Burke JM, Hay JA, et al. Test sensitivity is secondary to frequency and turnaround time for COVID-19 screening. Science Advances. 2021 Jan 1;7(1):eabd5393. </w:t>
      </w:r>
    </w:p>
    <w:p w14:paraId="4CF23E27" w14:textId="58811D13"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1</w:t>
      </w:r>
      <w:r w:rsidR="00020904">
        <w:rPr>
          <w:rFonts w:ascii="Times New Roman" w:hAnsi="Times New Roman" w:cs="Times New Roman"/>
          <w:color w:val="000000"/>
          <w:sz w:val="24"/>
        </w:rPr>
        <w:t>5</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04474B0B" w14:textId="2752ACFB"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1</w:t>
      </w:r>
      <w:r w:rsidR="00020904">
        <w:rPr>
          <w:rFonts w:ascii="Times New Roman" w:hAnsi="Times New Roman" w:cs="Times New Roman"/>
          <w:color w:val="000000"/>
          <w:sz w:val="24"/>
        </w:rPr>
        <w:t>6</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 xml:space="preserve">Li R, Pei S, Chen B, Song Y, Zhang T, Yang W, et al. Substantial undocumented infection facilitates the rapid dissemination of novel coronavirus (SARS-CoV-2). Science. 2020 May 1;368(6490):489–93. </w:t>
      </w:r>
    </w:p>
    <w:p w14:paraId="3E16958D" w14:textId="02DDCBFB"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1</w:t>
      </w:r>
      <w:r w:rsidR="00020904">
        <w:rPr>
          <w:rFonts w:ascii="Times New Roman" w:hAnsi="Times New Roman" w:cs="Times New Roman"/>
          <w:color w:val="000000"/>
          <w:sz w:val="24"/>
        </w:rPr>
        <w:t>7</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 xml:space="preserve">He X, Lau EHY, Wu P, Deng X, Wang J, Hao X, et al. Temporal dynamics in viral shedding and transmissibility of COVID-19. Nat Med. 2020 May;26(5):672–5. </w:t>
      </w:r>
    </w:p>
    <w:p w14:paraId="037410AD" w14:textId="12B2A94C"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1</w:t>
      </w:r>
      <w:r w:rsidR="00020904">
        <w:rPr>
          <w:rFonts w:ascii="Times New Roman" w:hAnsi="Times New Roman" w:cs="Times New Roman"/>
          <w:color w:val="000000"/>
          <w:sz w:val="24"/>
        </w:rPr>
        <w:t>8</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 xml:space="preserve">McAloon C, Collins Á, Hunt K, Barber A, Byrne AW, Butler F, et al. Incubation period of COVID-19: a rapid systematic review and meta-analysis of observational research. BMJ Open. 2020 Aug 1;10(8):e039652. </w:t>
      </w:r>
    </w:p>
    <w:p w14:paraId="16B07725" w14:textId="409C01B2"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1</w:t>
      </w:r>
      <w:r w:rsidR="00020904">
        <w:rPr>
          <w:rFonts w:ascii="Times New Roman" w:hAnsi="Times New Roman" w:cs="Times New Roman"/>
          <w:color w:val="000000"/>
          <w:sz w:val="24"/>
        </w:rPr>
        <w:t>9</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0AD7860F" w14:textId="6ABA8AA5" w:rsidR="00A53230" w:rsidRPr="00A53230" w:rsidRDefault="00020904" w:rsidP="00A53230">
      <w:pPr>
        <w:pStyle w:val="Bibliography"/>
        <w:rPr>
          <w:rFonts w:ascii="Times New Roman" w:hAnsi="Times New Roman" w:cs="Times New Roman"/>
          <w:color w:val="000000"/>
          <w:sz w:val="24"/>
        </w:rPr>
      </w:pPr>
      <w:r>
        <w:rPr>
          <w:rFonts w:ascii="Times New Roman" w:hAnsi="Times New Roman" w:cs="Times New Roman"/>
          <w:color w:val="000000"/>
          <w:sz w:val="24"/>
        </w:rPr>
        <w:t>20</w:t>
      </w:r>
      <w:r w:rsidR="00A53230" w:rsidRPr="00A53230">
        <w:rPr>
          <w:rFonts w:ascii="Times New Roman" w:hAnsi="Times New Roman" w:cs="Times New Roman"/>
          <w:color w:val="000000"/>
          <w:sz w:val="24"/>
        </w:rPr>
        <w:t xml:space="preserve">. </w:t>
      </w:r>
      <w:r w:rsidR="00A53230" w:rsidRPr="00A53230">
        <w:rPr>
          <w:rFonts w:ascii="Times New Roman" w:hAnsi="Times New Roman" w:cs="Times New Roman"/>
          <w:color w:val="000000"/>
          <w:sz w:val="24"/>
        </w:rPr>
        <w:tab/>
        <w:t>Pilarowski G, Marquez C, Rubio L, Peng J, Martinez J, Black D, et al. Field Performance and Public Health Response Using the BinaxNOWTM Rapid Severe Acute Respiratory Syndrome Coronavirus 2 (SARS-CoV-2) Antigen Detection Assay During Community-Based Testing. Clinical Infectious Diseases [Internet]. 2020 Dec 26 [cited 2021 Jul 14];(ciaa1890). Available from: https://doi.org/10.1093/cid/ciaa1890</w:t>
      </w:r>
    </w:p>
    <w:p w14:paraId="093EA919" w14:textId="62322AA3"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2</w:t>
      </w:r>
      <w:r w:rsidR="00020904">
        <w:rPr>
          <w:rFonts w:ascii="Times New Roman" w:hAnsi="Times New Roman" w:cs="Times New Roman"/>
          <w:color w:val="000000"/>
          <w:sz w:val="24"/>
        </w:rPr>
        <w:t>1</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 xml:space="preserve">Pilarowski G, Lebel P, Sunshine S, Liu J, Crawford E, Marquez C, et al. Performance Characteristics of a Rapid Severe Acute Respiratory Syndrome Coronavirus 2 Antigen Detection Assay at a Public Plaza Testing Site in San Francisco. The Journal of Infectious Diseases. 2021 Apr 1;223(7):1139–44. </w:t>
      </w:r>
    </w:p>
    <w:p w14:paraId="43E9C7AC" w14:textId="5305453A"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2</w:t>
      </w:r>
      <w:r w:rsidR="00020904">
        <w:rPr>
          <w:rFonts w:ascii="Times New Roman" w:hAnsi="Times New Roman" w:cs="Times New Roman"/>
          <w:color w:val="000000"/>
          <w:sz w:val="24"/>
        </w:rPr>
        <w:t>2</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7A9DF609" w14:textId="3EB4FC2D"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lastRenderedPageBreak/>
        <w:t>2</w:t>
      </w:r>
      <w:r w:rsidR="00020904">
        <w:rPr>
          <w:rFonts w:ascii="Times New Roman" w:hAnsi="Times New Roman" w:cs="Times New Roman"/>
          <w:color w:val="000000"/>
          <w:sz w:val="24"/>
        </w:rPr>
        <w:t>3</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R Core Team. R: A Language and Environment for Statistical Computing [Internet]. Vienna, Austria: R Foundation for Statistical Computing; 2021. Available from: https://www.R-project.org/</w:t>
      </w:r>
    </w:p>
    <w:p w14:paraId="18F4AE55" w14:textId="595E3464"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2</w:t>
      </w:r>
      <w:r w:rsidR="00020904">
        <w:rPr>
          <w:rFonts w:ascii="Times New Roman" w:hAnsi="Times New Roman" w:cs="Times New Roman"/>
          <w:color w:val="000000"/>
          <w:sz w:val="24"/>
        </w:rPr>
        <w:t>4</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 xml:space="preserve">Wickham H, Averick M, Bryan J, Chang W, McGowan LD, François R, et al. Welcome to the tidyverse. Journal of Open Source Software. 2019;4(43):1686. </w:t>
      </w:r>
    </w:p>
    <w:p w14:paraId="7DD0BE7A" w14:textId="5F6F54CA"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2</w:t>
      </w:r>
      <w:r w:rsidR="00020904">
        <w:rPr>
          <w:rFonts w:ascii="Times New Roman" w:hAnsi="Times New Roman" w:cs="Times New Roman"/>
          <w:color w:val="000000"/>
          <w:sz w:val="24"/>
        </w:rPr>
        <w:t>5</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Carnell R. triangle: Provides the Standard Distribution Functions for the Triangle Distribution [Internet]. 2019. Available from: https://CRAN.R-project.org/package=triangle</w:t>
      </w:r>
    </w:p>
    <w:p w14:paraId="4C285916" w14:textId="263BD88F"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2</w:t>
      </w:r>
      <w:r w:rsidR="00020904">
        <w:rPr>
          <w:rFonts w:ascii="Times New Roman" w:hAnsi="Times New Roman" w:cs="Times New Roman"/>
          <w:color w:val="000000"/>
          <w:sz w:val="24"/>
        </w:rPr>
        <w:t>6</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Pedersen TL. patchwork: The Composer of Plots [Internet]. 2020. Available from: https://CRAN.R-project.org/package=patchwork</w:t>
      </w:r>
    </w:p>
    <w:p w14:paraId="42EE8A1E" w14:textId="51D6BBAA"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2</w:t>
      </w:r>
      <w:r w:rsidR="00020904">
        <w:rPr>
          <w:rFonts w:ascii="Times New Roman" w:hAnsi="Times New Roman" w:cs="Times New Roman"/>
          <w:color w:val="000000"/>
          <w:sz w:val="24"/>
        </w:rPr>
        <w:t>7</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 xml:space="preserve">Blumberg S, Lu P, Hoover CM, Lloyd-Smith JO, Kwan AT, Sears D, et al. Mitigating outbreaks in congregate settings by decreasing the size of the susceptible population. medRxiv. 2021 Jul 7;2021.07.05.21260043. </w:t>
      </w:r>
    </w:p>
    <w:p w14:paraId="543574AB" w14:textId="44CA38A5"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2</w:t>
      </w:r>
      <w:r w:rsidR="00020904">
        <w:rPr>
          <w:rFonts w:ascii="Times New Roman" w:hAnsi="Times New Roman" w:cs="Times New Roman"/>
          <w:color w:val="000000"/>
          <w:sz w:val="24"/>
        </w:rPr>
        <w:t>8</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 xml:space="preserve">Rocha LEC, Singh V, Esch M, Lenaerts T, Liljeros F, Thorson A. Dynamic contact networks of patients and MRSA spread in hospitals. Sci Rep. 2020 Jun 9;10(1):9336. </w:t>
      </w:r>
    </w:p>
    <w:p w14:paraId="21C9A0CF" w14:textId="538BEB34" w:rsidR="00A53230" w:rsidRPr="00A53230" w:rsidRDefault="00A53230" w:rsidP="00A53230">
      <w:pPr>
        <w:pStyle w:val="Bibliography"/>
        <w:rPr>
          <w:rFonts w:ascii="Times New Roman" w:hAnsi="Times New Roman" w:cs="Times New Roman"/>
          <w:color w:val="000000"/>
          <w:sz w:val="24"/>
        </w:rPr>
      </w:pPr>
      <w:r w:rsidRPr="00A53230">
        <w:rPr>
          <w:rFonts w:ascii="Times New Roman" w:hAnsi="Times New Roman" w:cs="Times New Roman"/>
          <w:color w:val="000000"/>
          <w:sz w:val="24"/>
        </w:rPr>
        <w:t>2</w:t>
      </w:r>
      <w:r w:rsidR="00020904">
        <w:rPr>
          <w:rFonts w:ascii="Times New Roman" w:hAnsi="Times New Roman" w:cs="Times New Roman"/>
          <w:color w:val="000000"/>
          <w:sz w:val="24"/>
        </w:rPr>
        <w:t>9</w:t>
      </w:r>
      <w:r w:rsidRPr="00A53230">
        <w:rPr>
          <w:rFonts w:ascii="Times New Roman" w:hAnsi="Times New Roman" w:cs="Times New Roman"/>
          <w:color w:val="000000"/>
          <w:sz w:val="24"/>
        </w:rPr>
        <w:t xml:space="preserve">. </w:t>
      </w:r>
      <w:r w:rsidRPr="00A53230">
        <w:rPr>
          <w:rFonts w:ascii="Times New Roman" w:hAnsi="Times New Roman" w:cs="Times New Roman"/>
          <w:color w:val="000000"/>
          <w:sz w:val="24"/>
        </w:rPr>
        <w:tab/>
        <w:t xml:space="preserve">Lo NC, Nyathi S, Chapman LAC, Rodriguez-Barraquer I, Kushel M, Bibbins-Domingo K, et al. Influenza, Varicella, and Mumps Outbreaks in US Migrant Detention Centers. JAMA. 2021 Jan 12;325(2):180–2. </w:t>
      </w:r>
    </w:p>
    <w:p w14:paraId="4F2AF320" w14:textId="3AD95D93" w:rsidR="00A53230" w:rsidRPr="00A53230" w:rsidRDefault="00020904" w:rsidP="00A53230">
      <w:pPr>
        <w:pStyle w:val="Bibliography"/>
        <w:rPr>
          <w:rFonts w:ascii="Times New Roman" w:hAnsi="Times New Roman" w:cs="Times New Roman"/>
          <w:color w:val="000000"/>
          <w:sz w:val="24"/>
        </w:rPr>
      </w:pPr>
      <w:r>
        <w:rPr>
          <w:rFonts w:ascii="Times New Roman" w:hAnsi="Times New Roman" w:cs="Times New Roman"/>
          <w:color w:val="000000"/>
          <w:sz w:val="24"/>
        </w:rPr>
        <w:t>30</w:t>
      </w:r>
      <w:r w:rsidR="00A53230" w:rsidRPr="00A53230">
        <w:rPr>
          <w:rFonts w:ascii="Times New Roman" w:hAnsi="Times New Roman" w:cs="Times New Roman"/>
          <w:color w:val="000000"/>
          <w:sz w:val="24"/>
        </w:rPr>
        <w:t xml:space="preserve">. </w:t>
      </w:r>
      <w:r w:rsidR="00A53230" w:rsidRPr="00A53230">
        <w:rPr>
          <w:rFonts w:ascii="Times New Roman" w:hAnsi="Times New Roman" w:cs="Times New Roman"/>
          <w:color w:val="000000"/>
          <w:sz w:val="24"/>
        </w:rPr>
        <w:tab/>
        <w:t>Mabud TS, de Lourdes Delgado Alves M, Ko AI, Basu S, Walter KS, Cohen T, et al. Evaluating strategies for control of tuberculosis in prisons and prevention of spillover into communities: An observational and modeling study from Brazil. PLoS Med [Internet]. 2019 Jan 24 [cited 2021 Jun 30];16(1). Available from: https://www.ncbi.nlm.nih.gov/pmc/articles/PMC6345418/</w:t>
      </w:r>
    </w:p>
    <w:p w14:paraId="464FE3E4" w14:textId="7286D06E"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sites, Emily (CDC/DDID/OD)" w:date="2021-07-24T15:45:00Z" w:initials="ME(">
    <w:p w14:paraId="4EF38AB7" w14:textId="52F19F7F" w:rsidR="00F46E88" w:rsidRDefault="00F46E88">
      <w:pPr>
        <w:pStyle w:val="CommentText"/>
      </w:pPr>
      <w:r>
        <w:rPr>
          <w:rStyle w:val="CommentReference"/>
        </w:rPr>
        <w:annotationRef/>
      </w:r>
      <w:r>
        <w:t xml:space="preserve">Suggest removing since it doesn’t look like you specifically excluded symptomatic people from the model </w:t>
      </w:r>
    </w:p>
  </w:comment>
  <w:comment w:id="1" w:author="Fukunaga, Rena (CDC/DDPHSIS/CGH/DGHT)" w:date="2021-07-26T11:08:00Z" w:initials="FR(">
    <w:p w14:paraId="1F384E41" w14:textId="7BA95760" w:rsidR="00F46E88" w:rsidRDefault="00F46E88">
      <w:pPr>
        <w:pStyle w:val="CommentText"/>
      </w:pPr>
      <w:r>
        <w:rPr>
          <w:rStyle w:val="CommentReference"/>
        </w:rPr>
        <w:annotationRef/>
      </w:r>
      <w:r>
        <w:t>Deleted</w:t>
      </w:r>
    </w:p>
  </w:comment>
  <w:comment w:id="7" w:author="Mosites, Emily (CDC/DDID/OD)" w:date="2021-07-24T17:41:00Z" w:initials="ME(">
    <w:p w14:paraId="2C9C4706" w14:textId="6EF72EE6" w:rsidR="00F46E88" w:rsidRDefault="00F46E88">
      <w:pPr>
        <w:pStyle w:val="CommentText"/>
      </w:pPr>
      <w:r>
        <w:rPr>
          <w:rStyle w:val="CommentReference"/>
        </w:rPr>
        <w:annotationRef/>
      </w:r>
      <w:r>
        <w:t>Should clarify that this is a modeling study in the title</w:t>
      </w:r>
    </w:p>
  </w:comment>
  <w:comment w:id="8" w:author="Fukunaga, Rena (CDC/DDPHSIS/CGH/DGHT)" w:date="2021-07-26T11:08:00Z" w:initials="FR(">
    <w:p w14:paraId="2010E2B4" w14:textId="09FE1107" w:rsidR="00F46E88" w:rsidRDefault="00F46E88">
      <w:pPr>
        <w:pStyle w:val="CommentText"/>
      </w:pPr>
      <w:r>
        <w:rPr>
          <w:rStyle w:val="CommentReference"/>
        </w:rPr>
        <w:annotationRef/>
      </w:r>
      <w:r>
        <w:t>Chris, feel free to indicate this is a modeling study in the title as you see fit.</w:t>
      </w:r>
    </w:p>
  </w:comment>
  <w:comment w:id="9" w:author="Hoover, Christopher M" w:date="2021-08-13T11:15:00Z" w:initials="HCM">
    <w:p w14:paraId="397582C5" w14:textId="0F993BE1" w:rsidR="003C09B5" w:rsidRDefault="003C09B5">
      <w:pPr>
        <w:pStyle w:val="CommentText"/>
      </w:pPr>
      <w:r>
        <w:rPr>
          <w:rStyle w:val="CommentReference"/>
        </w:rPr>
        <w:annotationRef/>
      </w:r>
      <w:r>
        <w:t>This title has been adopted in the updated version</w:t>
      </w:r>
    </w:p>
  </w:comment>
  <w:comment w:id="15" w:author="Mosites, Emily (CDC/DDID/OD)" w:date="2021-07-24T15:46:00Z" w:initials="ME(">
    <w:p w14:paraId="6CB661D3" w14:textId="3F88B5BD" w:rsidR="00F46E88" w:rsidRDefault="00F46E88">
      <w:pPr>
        <w:pStyle w:val="CommentText"/>
      </w:pPr>
      <w:r>
        <w:rPr>
          <w:rStyle w:val="CommentReference"/>
        </w:rPr>
        <w:annotationRef/>
      </w:r>
      <w:r>
        <w:t>Same comment as above</w:t>
      </w:r>
    </w:p>
  </w:comment>
  <w:comment w:id="16" w:author="Fukunaga, Rena (CDC/DDPHSIS/CGH/DGHT)" w:date="2021-07-26T11:09:00Z" w:initials="FR(">
    <w:p w14:paraId="2F4D81DF" w14:textId="07854525" w:rsidR="00F46E88" w:rsidRDefault="00F46E88">
      <w:pPr>
        <w:pStyle w:val="CommentText"/>
      </w:pPr>
      <w:r>
        <w:rPr>
          <w:rStyle w:val="CommentReference"/>
        </w:rPr>
        <w:annotationRef/>
      </w:r>
      <w:r>
        <w:t>Deleted.</w:t>
      </w:r>
    </w:p>
  </w:comment>
  <w:comment w:id="20" w:author="Hoover, Christopher M" w:date="2021-08-13T11:16:00Z" w:initials="HCM">
    <w:p w14:paraId="6BBADAD1" w14:textId="6567798E" w:rsidR="003C09B5" w:rsidRDefault="003C09B5">
      <w:pPr>
        <w:pStyle w:val="CommentText"/>
      </w:pPr>
      <w:r>
        <w:rPr>
          <w:rStyle w:val="CommentReference"/>
        </w:rPr>
        <w:annotationRef/>
      </w:r>
      <w:r>
        <w:t>This article summary line has been adopted in the updated version</w:t>
      </w:r>
    </w:p>
  </w:comment>
  <w:comment w:id="31" w:author="Mosites, Emily (CDC/DDID/OD)" w:date="2021-07-24T15:52:00Z" w:initials="ME(">
    <w:p w14:paraId="7CFC41CB" w14:textId="49D49F18" w:rsidR="00F46E88" w:rsidRDefault="00F46E88">
      <w:pPr>
        <w:pStyle w:val="CommentText"/>
      </w:pPr>
      <w:r>
        <w:rPr>
          <w:rStyle w:val="CommentReference"/>
        </w:rPr>
        <w:annotationRef/>
      </w:r>
      <w:r>
        <w:t>It sounds like it was developed to evaluate testing schedules, not account for them</w:t>
      </w:r>
    </w:p>
  </w:comment>
  <w:comment w:id="32" w:author="Fukunaga, Rena (CDC/DDPHSIS/CGH/DGHT)" w:date="2021-07-26T11:11:00Z" w:initials="FR(">
    <w:p w14:paraId="0780CE15" w14:textId="15BFDA86" w:rsidR="00F46E88" w:rsidRDefault="00F46E88">
      <w:pPr>
        <w:pStyle w:val="CommentText"/>
      </w:pPr>
      <w:r>
        <w:rPr>
          <w:rStyle w:val="CommentReference"/>
        </w:rPr>
        <w:annotationRef/>
      </w:r>
      <w:r>
        <w:t xml:space="preserve">Correct. </w:t>
      </w:r>
    </w:p>
  </w:comment>
  <w:comment w:id="33" w:author="Mosites, Emily (CDC/DDID/OD)" w:date="2021-07-24T15:52:00Z" w:initials="ME(">
    <w:p w14:paraId="073C4505" w14:textId="115D647C" w:rsidR="00F46E88" w:rsidRDefault="00F46E88">
      <w:pPr>
        <w:pStyle w:val="CommentText"/>
      </w:pPr>
      <w:r>
        <w:rPr>
          <w:rStyle w:val="CommentReference"/>
        </w:rPr>
        <w:annotationRef/>
      </w:r>
      <w:r>
        <w:t>Everything should probably be in past tense (unless there is a request from a specific journal for it to be in present tense?)</w:t>
      </w:r>
    </w:p>
  </w:comment>
  <w:comment w:id="34" w:author="Fukunaga, Rena (CDC/DDPHSIS/CGH/DGHT)" w:date="2021-07-26T11:11:00Z" w:initials="FR(">
    <w:p w14:paraId="7C2F0DA2" w14:textId="5FF74F1D" w:rsidR="00F46E88" w:rsidRDefault="00F46E88">
      <w:pPr>
        <w:pStyle w:val="CommentText"/>
      </w:pPr>
      <w:r>
        <w:rPr>
          <w:rStyle w:val="CommentReference"/>
        </w:rPr>
        <w:annotationRef/>
      </w:r>
      <w:r>
        <w:t>Moving to past tense.</w:t>
      </w:r>
    </w:p>
  </w:comment>
  <w:comment w:id="37" w:author="Mosites, Emily (CDC/DDID/OD)" w:date="2021-07-24T15:53:00Z" w:initials="ME(">
    <w:p w14:paraId="57397B29" w14:textId="3D6CB96D" w:rsidR="00F46E88" w:rsidRDefault="00F46E88">
      <w:pPr>
        <w:pStyle w:val="CommentText"/>
      </w:pPr>
      <w:r>
        <w:rPr>
          <w:rStyle w:val="CommentReference"/>
        </w:rPr>
        <w:annotationRef/>
      </w:r>
      <w:r>
        <w:t>Rephrasing because in the guidance we use “random” to mean the selection of people, not the selection of time</w:t>
      </w:r>
    </w:p>
  </w:comment>
  <w:comment w:id="38" w:author="Fukunaga, Rena (CDC/DDPHSIS/CGH/DGHT)" w:date="2021-07-26T11:11:00Z" w:initials="FR(">
    <w:p w14:paraId="4BB405B9" w14:textId="661E4749" w:rsidR="00F46E88" w:rsidRDefault="00F46E88">
      <w:pPr>
        <w:pStyle w:val="CommentText"/>
      </w:pPr>
      <w:r>
        <w:rPr>
          <w:rStyle w:val="CommentReference"/>
        </w:rPr>
        <w:annotationRef/>
      </w:r>
      <w:r>
        <w:t>Thanks for the clarification.</w:t>
      </w:r>
    </w:p>
  </w:comment>
  <w:comment w:id="42" w:author="Mosites, Emily (CDC/DDID/OD)" w:date="2021-07-24T15:54:00Z" w:initials="ME(">
    <w:p w14:paraId="5AA3B896" w14:textId="1D9F0EE9" w:rsidR="00F46E88" w:rsidRDefault="00F46E88">
      <w:pPr>
        <w:pStyle w:val="CommentText"/>
      </w:pPr>
      <w:r>
        <w:rPr>
          <w:rStyle w:val="CommentReference"/>
        </w:rPr>
        <w:annotationRef/>
      </w:r>
      <w:r>
        <w:t>Wouldn’t an R above 1 be the case any time there is an outbreak?</w:t>
      </w:r>
    </w:p>
  </w:comment>
  <w:comment w:id="43" w:author="Hoover, Christopher M" w:date="2021-08-13T11:18:00Z" w:initials="HCM">
    <w:p w14:paraId="634E9BBD" w14:textId="07FB9F6C" w:rsidR="003C09B5" w:rsidRDefault="003C09B5">
      <w:pPr>
        <w:pStyle w:val="CommentText"/>
      </w:pPr>
      <w:r>
        <w:rPr>
          <w:rStyle w:val="CommentReference"/>
        </w:rPr>
        <w:annotationRef/>
      </w:r>
      <w:r>
        <w:t>This is a good point, but since we don’t explicitly model resident transmission and our main outcome is the number of transmission events within the facility, we feel this is still applicable. The reason being you could have R&lt;1 among staff, but still be worried about transmitting to residents where R&gt;1</w:t>
      </w:r>
    </w:p>
  </w:comment>
  <w:comment w:id="44" w:author="Mosites, Emily (CDC/DDID/OD)" w:date="2021-07-24T18:04:00Z" w:initials="ME(">
    <w:p w14:paraId="082016F7" w14:textId="4521F016" w:rsidR="00F46E88" w:rsidRDefault="00F46E88">
      <w:pPr>
        <w:pStyle w:val="CommentText"/>
      </w:pPr>
      <w:r>
        <w:rPr>
          <w:rStyle w:val="CommentReference"/>
        </w:rPr>
        <w:annotationRef/>
      </w:r>
      <w:r>
        <w:t>This does not seem to have been evaluated per the results</w:t>
      </w:r>
    </w:p>
  </w:comment>
  <w:comment w:id="45" w:author="Fukunaga, Rena (CDC/DDPHSIS/CGH/DGHT)" w:date="2021-07-26T11:10:00Z" w:initials="FR(">
    <w:p w14:paraId="010B5A9E" w14:textId="4211EFCA" w:rsidR="00F46E88" w:rsidRDefault="00F46E88">
      <w:pPr>
        <w:pStyle w:val="CommentText"/>
      </w:pPr>
      <w:r>
        <w:rPr>
          <w:rStyle w:val="CommentReference"/>
        </w:rPr>
        <w:annotationRef/>
      </w:r>
      <w:r>
        <w:t>We just need to add this, correct?</w:t>
      </w:r>
    </w:p>
  </w:comment>
  <w:comment w:id="46" w:author="Hoover, Christopher M" w:date="2021-08-13T11:17:00Z" w:initials="HCM">
    <w:p w14:paraId="2B25305A" w14:textId="5761F05A" w:rsidR="003C09B5" w:rsidRDefault="003C09B5">
      <w:pPr>
        <w:pStyle w:val="CommentText"/>
      </w:pPr>
      <w:r>
        <w:rPr>
          <w:rStyle w:val="CommentReference"/>
        </w:rPr>
        <w:annotationRef/>
      </w:r>
      <w:r>
        <w:t xml:space="preserve">We previously did not show simulations with a test delay, so test delays were only a factor in the results of figure 2 (now figure 1). In the updated version, we include results from simulations with a </w:t>
      </w:r>
      <w:proofErr w:type="gramStart"/>
      <w:r>
        <w:t>1 day</w:t>
      </w:r>
      <w:proofErr w:type="gramEnd"/>
      <w:r>
        <w:t xml:space="preserve"> delay in test results</w:t>
      </w:r>
    </w:p>
  </w:comment>
  <w:comment w:id="49" w:author="Mosites, Emily (CDC/DDID/OD)" w:date="2021-07-24T15:56:00Z" w:initials="ME(">
    <w:p w14:paraId="257C5D4F" w14:textId="0352067C" w:rsidR="00F46E88" w:rsidRDefault="00F46E88">
      <w:pPr>
        <w:pStyle w:val="CommentText"/>
      </w:pPr>
      <w:r>
        <w:rPr>
          <w:rStyle w:val="CommentReference"/>
        </w:rPr>
        <w:annotationRef/>
      </w:r>
      <w:r>
        <w:t>This probably needs a reference (sounds like “remains” refers to recent data)</w:t>
      </w:r>
    </w:p>
  </w:comment>
  <w:comment w:id="50" w:author="Fukunaga, Rena (CDC/DDPHSIS/CGH/DGHT)" w:date="2021-07-26T11:13:00Z" w:initials="FR(">
    <w:p w14:paraId="53C72F85" w14:textId="77777777" w:rsidR="00F46E88" w:rsidRDefault="00F46E88">
      <w:pPr>
        <w:pStyle w:val="CommentText"/>
      </w:pPr>
      <w:r>
        <w:rPr>
          <w:rStyle w:val="CommentReference"/>
        </w:rPr>
        <w:annotationRef/>
      </w:r>
      <w:r>
        <w:t>Chris, is there a reference from above that we can reuse here? If not here is an option:</w:t>
      </w:r>
    </w:p>
    <w:p w14:paraId="7DF86AB2" w14:textId="77777777" w:rsidR="00F46E88" w:rsidRDefault="00F46E88">
      <w:pPr>
        <w:pStyle w:val="CommentText"/>
      </w:pPr>
    </w:p>
    <w:p w14:paraId="41D89E53" w14:textId="2C9CB1DF" w:rsidR="00F46E88" w:rsidRDefault="003A6DA2">
      <w:pPr>
        <w:pStyle w:val="CommentText"/>
      </w:pPr>
      <w:hyperlink r:id="rId1" w:history="1">
        <w:r w:rsidR="00F46E88" w:rsidRPr="003C3209">
          <w:rPr>
            <w:rStyle w:val="Hyperlink"/>
          </w:rPr>
          <w:t>https://pubmed.ncbi.nlm.nih.gov/338</w:t>
        </w:r>
        <w:r w:rsidR="00F46E88" w:rsidRPr="003C3209">
          <w:rPr>
            <w:rStyle w:val="Hyperlink"/>
          </w:rPr>
          <w:t>5</w:t>
        </w:r>
        <w:r w:rsidR="00F46E88" w:rsidRPr="003C3209">
          <w:rPr>
            <w:rStyle w:val="Hyperlink"/>
          </w:rPr>
          <w:t>6883/</w:t>
        </w:r>
      </w:hyperlink>
      <w:r w:rsidR="00F46E88">
        <w:t xml:space="preserve"> </w:t>
      </w:r>
    </w:p>
  </w:comment>
  <w:comment w:id="51" w:author="Hoover, Christopher M" w:date="2021-08-13T11:20:00Z" w:initials="HCM">
    <w:p w14:paraId="3C306461" w14:textId="21B068FE" w:rsidR="003C09B5" w:rsidRDefault="003C09B5">
      <w:pPr>
        <w:pStyle w:val="CommentText"/>
      </w:pPr>
      <w:r>
        <w:rPr>
          <w:rStyle w:val="CommentReference"/>
        </w:rPr>
        <w:annotationRef/>
      </w:r>
      <w:r>
        <w:t>The citation Rena suggested has been added</w:t>
      </w:r>
    </w:p>
  </w:comment>
  <w:comment w:id="57" w:author="Mosites, Emily (CDC/DDID/OD)" w:date="2021-07-24T15:57:00Z" w:initials="ME(">
    <w:p w14:paraId="03899D05" w14:textId="5661D132" w:rsidR="00F46E88" w:rsidRDefault="00F46E88">
      <w:pPr>
        <w:pStyle w:val="CommentText"/>
      </w:pPr>
      <w:r>
        <w:rPr>
          <w:rStyle w:val="CommentReference"/>
        </w:rPr>
        <w:annotationRef/>
      </w:r>
      <w:r>
        <w:t>Since it doesn’t technically say this in the guidance, should move to the discussion section as a recommendation that arises from this analysis</w:t>
      </w:r>
    </w:p>
  </w:comment>
  <w:comment w:id="58" w:author="Fukunaga, Rena (CDC/DDPHSIS/CGH/DGHT)" w:date="2021-07-26T11:17:00Z" w:initials="FR(">
    <w:p w14:paraId="22171D02" w14:textId="7A61619E" w:rsidR="00F46E88" w:rsidRDefault="00F46E88">
      <w:pPr>
        <w:pStyle w:val="CommentText"/>
      </w:pPr>
      <w:r>
        <w:rPr>
          <w:rStyle w:val="CommentReference"/>
        </w:rPr>
        <w:annotationRef/>
      </w:r>
      <w:r w:rsidR="00404115">
        <w:t xml:space="preserve">Moved down to discussion section. </w:t>
      </w:r>
    </w:p>
    <w:p w14:paraId="00B836F3" w14:textId="46D3F824" w:rsidR="00404115" w:rsidRDefault="00404115">
      <w:pPr>
        <w:pStyle w:val="CommentText"/>
      </w:pPr>
    </w:p>
    <w:p w14:paraId="5837AD9A" w14:textId="1E38B659" w:rsidR="00404115" w:rsidRDefault="00404115">
      <w:pPr>
        <w:pStyle w:val="CommentText"/>
      </w:pPr>
    </w:p>
  </w:comment>
  <w:comment w:id="60" w:author="Mosites, Emily (CDC/DDID/OD)" w:date="2021-07-24T17:40:00Z" w:initials="ME(">
    <w:p w14:paraId="3F471717" w14:textId="3A37D736" w:rsidR="00F46E88" w:rsidRDefault="00F46E88">
      <w:pPr>
        <w:pStyle w:val="CommentText"/>
      </w:pPr>
      <w:r>
        <w:rPr>
          <w:rStyle w:val="CommentReference"/>
        </w:rPr>
        <w:annotationRef/>
      </w:r>
      <w:r>
        <w:t xml:space="preserve"> It seems like “developed” would be more accurate, unless there is some discussion or evaluation of the framework itself</w:t>
      </w:r>
    </w:p>
  </w:comment>
  <w:comment w:id="61" w:author="Fukunaga, Rena (CDC/DDPHSIS/CGH/DGHT)" w:date="2021-07-26T11:23:00Z" w:initials="FR(">
    <w:p w14:paraId="450AF0F1" w14:textId="1515010B" w:rsidR="00404115" w:rsidRDefault="00404115">
      <w:pPr>
        <w:pStyle w:val="CommentText"/>
      </w:pPr>
      <w:r>
        <w:rPr>
          <w:rStyle w:val="CommentReference"/>
        </w:rPr>
        <w:annotationRef/>
      </w:r>
      <w:r>
        <w:t>Updated</w:t>
      </w:r>
    </w:p>
  </w:comment>
  <w:comment w:id="62" w:author="Hoover, Christopher M" w:date="2021-08-13T11:22:00Z" w:initials="HCM">
    <w:p w14:paraId="448718F8" w14:textId="30596798" w:rsidR="003C09B5" w:rsidRDefault="003C09B5">
      <w:pPr>
        <w:pStyle w:val="CommentText"/>
      </w:pPr>
      <w:r>
        <w:rPr>
          <w:rStyle w:val="CommentReference"/>
        </w:rPr>
        <w:annotationRef/>
      </w:r>
      <w:r>
        <w:t>We now say “we present an analytic framework…”</w:t>
      </w:r>
    </w:p>
  </w:comment>
  <w:comment w:id="67" w:author="Mosites, Emily (CDC/DDID/OD)" w:date="2021-07-24T18:05:00Z" w:initials="ME(">
    <w:p w14:paraId="31E85293" w14:textId="05A759F6" w:rsidR="00F46E88" w:rsidRDefault="00F46E88">
      <w:pPr>
        <w:pStyle w:val="CommentText"/>
      </w:pPr>
      <w:r>
        <w:rPr>
          <w:rStyle w:val="CommentReference"/>
        </w:rPr>
        <w:annotationRef/>
      </w:r>
      <w:r>
        <w:t>It doesn’t look like delays were evaluated</w:t>
      </w:r>
    </w:p>
  </w:comment>
  <w:comment w:id="68" w:author="Fukunaga, Rena (CDC/DDPHSIS/CGH/DGHT)" w:date="2021-07-26T11:23:00Z" w:initials="FR(">
    <w:p w14:paraId="40ABF0E1" w14:textId="7AB375A3" w:rsidR="00404115" w:rsidRDefault="00404115">
      <w:pPr>
        <w:pStyle w:val="CommentText"/>
      </w:pPr>
      <w:r>
        <w:rPr>
          <w:rStyle w:val="CommentReference"/>
        </w:rPr>
        <w:annotationRef/>
      </w:r>
      <w:r>
        <w:t>Chris, I think we just need to bring this in correct? If not, lets delete!</w:t>
      </w:r>
    </w:p>
  </w:comment>
  <w:comment w:id="69" w:author="Hoover, Christopher M" w:date="2021-08-13T11:21:00Z" w:initials="HCM">
    <w:p w14:paraId="2EAA5CD3" w14:textId="15A2A046" w:rsidR="003C09B5" w:rsidRDefault="003C09B5">
      <w:pPr>
        <w:pStyle w:val="CommentText"/>
      </w:pPr>
      <w:r>
        <w:rPr>
          <w:rStyle w:val="CommentReference"/>
        </w:rPr>
        <w:annotationRef/>
      </w:r>
      <w:r>
        <w:t>Results from simulations with test delays are now included in results and figures</w:t>
      </w:r>
    </w:p>
  </w:comment>
  <w:comment w:id="72" w:author="Mosites, Emily (CDC/DDID/OD)" w:date="2021-07-24T18:01:00Z" w:initials="ME(">
    <w:p w14:paraId="16CC2261" w14:textId="28FB7447" w:rsidR="00F46E88" w:rsidRDefault="00F46E88">
      <w:pPr>
        <w:pStyle w:val="CommentText"/>
      </w:pPr>
      <w:r>
        <w:rPr>
          <w:rStyle w:val="CommentReference"/>
        </w:rPr>
        <w:annotationRef/>
      </w:r>
      <w:r>
        <w:t>It seems like the primary outcome is cumulative incidence</w:t>
      </w:r>
    </w:p>
  </w:comment>
  <w:comment w:id="73" w:author="Fukunaga, Rena (CDC/DDPHSIS/CGH/DGHT)" w:date="2021-07-26T11:23:00Z" w:initials="FR(">
    <w:p w14:paraId="45F49678" w14:textId="2C4C9ED1" w:rsidR="00404115" w:rsidRDefault="00404115">
      <w:pPr>
        <w:pStyle w:val="CommentText"/>
      </w:pPr>
      <w:r>
        <w:rPr>
          <w:rStyle w:val="CommentReference"/>
        </w:rPr>
        <w:annotationRef/>
      </w:r>
      <w:r>
        <w:t>Chris, I think this is just a reframing of this sentence if you could do that.</w:t>
      </w:r>
    </w:p>
  </w:comment>
  <w:comment w:id="74" w:author="Hoover, Christopher M" w:date="2021-08-13T11:22:00Z" w:initials="HCM">
    <w:p w14:paraId="63BDF84F" w14:textId="7EB5D90A" w:rsidR="003C09B5" w:rsidRDefault="003C09B5">
      <w:pPr>
        <w:pStyle w:val="CommentText"/>
      </w:pPr>
      <w:r>
        <w:rPr>
          <w:rStyle w:val="CommentReference"/>
        </w:rPr>
        <w:annotationRef/>
      </w:r>
      <w:r>
        <w:t>We frame it as the expected number of infections generated from staff within the facility, but since we don’t explicitly model facility residents, I don’t think it’s quite a cumulative incidence</w:t>
      </w:r>
    </w:p>
  </w:comment>
  <w:comment w:id="79" w:author="Hoover, Christopher M" w:date="2021-08-13T11:23:00Z" w:initials="HCM">
    <w:p w14:paraId="1F2752DB" w14:textId="6EBC0DB2" w:rsidR="003C09B5" w:rsidRDefault="003C09B5">
      <w:pPr>
        <w:pStyle w:val="CommentText"/>
      </w:pPr>
      <w:r>
        <w:rPr>
          <w:rStyle w:val="CommentReference"/>
        </w:rPr>
        <w:annotationRef/>
      </w:r>
      <w:r>
        <w:t>Now figure 2 and slight aesthetic tweaks</w:t>
      </w:r>
    </w:p>
  </w:comment>
  <w:comment w:id="80" w:author="Mosites, Emily (CDC/DDID/OD)" w:date="2021-07-24T16:20:00Z" w:initials="ME(">
    <w:p w14:paraId="2E596137" w14:textId="5109FF8A" w:rsidR="00F46E88" w:rsidRDefault="00F46E88">
      <w:pPr>
        <w:pStyle w:val="CommentText"/>
      </w:pPr>
      <w:r>
        <w:rPr>
          <w:rStyle w:val="CommentReference"/>
        </w:rPr>
        <w:annotationRef/>
      </w:r>
      <w:r>
        <w:t>This tells me we shouldn’t describe the testing as “asymptomatic”</w:t>
      </w:r>
    </w:p>
  </w:comment>
  <w:comment w:id="81" w:author="Fukunaga, Rena (CDC/DDPHSIS/CGH/DGHT)" w:date="2021-07-26T11:24:00Z" w:initials="FR(">
    <w:p w14:paraId="7A02B6F7" w14:textId="18E7053E" w:rsidR="00404115" w:rsidRDefault="00404115">
      <w:pPr>
        <w:pStyle w:val="CommentText"/>
      </w:pPr>
      <w:r>
        <w:rPr>
          <w:rStyle w:val="CommentReference"/>
        </w:rPr>
        <w:annotationRef/>
      </w:r>
      <w:r>
        <w:t>Great point. We will take “asymptomatic” out from this paper.</w:t>
      </w:r>
    </w:p>
  </w:comment>
  <w:comment w:id="82" w:author="Hoover, Christopher M" w:date="2021-08-13T11:25:00Z" w:initials="HCM">
    <w:p w14:paraId="0419B5A9" w14:textId="73799365" w:rsidR="003C09B5" w:rsidRDefault="003C09B5">
      <w:pPr>
        <w:pStyle w:val="CommentText"/>
      </w:pPr>
      <w:r>
        <w:rPr>
          <w:rStyle w:val="CommentReference"/>
        </w:rPr>
        <w:annotationRef/>
      </w:r>
      <w:r>
        <w:t xml:space="preserve">We mention asymptomatic testing/screening in the discussion and introduction, which I think is an accurate descriptor of our model and simulations. </w:t>
      </w:r>
      <w:r w:rsidR="00B841F2">
        <w:t>We model systematic testing/screening strategies that take place regardless of symptoms among the target population. Feasible that there would be a separate testing program for anyone exhibiting symptoms.</w:t>
      </w:r>
    </w:p>
  </w:comment>
  <w:comment w:id="83" w:author="Hoover, Christopher M" w:date="2021-08-13T11:37:00Z" w:initials="HCM">
    <w:p w14:paraId="15FA7BED" w14:textId="4C0859FE" w:rsidR="00B841F2" w:rsidRDefault="00B841F2">
      <w:pPr>
        <w:pStyle w:val="CommentText"/>
      </w:pPr>
      <w:r>
        <w:rPr>
          <w:rStyle w:val="CommentReference"/>
        </w:rPr>
        <w:annotationRef/>
      </w:r>
      <w:r>
        <w:t xml:space="preserve">This figure </w:t>
      </w:r>
      <w:r w:rsidR="00EA34DE">
        <w:t xml:space="preserve">is now figure 1 and </w:t>
      </w:r>
      <w:r>
        <w:t xml:space="preserve">has been updated </w:t>
      </w:r>
      <w:r w:rsidR="00EA34DE">
        <w:t>to match terminology and symbology of Figs 3 and 4. Test frequency was previously defined differently for the two figures which was a bit confusing</w:t>
      </w:r>
    </w:p>
  </w:comment>
  <w:comment w:id="90" w:author="Mosites, Emily (CDC/DDID/OD)" w:date="2021-07-24T18:15:00Z" w:initials="ME(">
    <w:p w14:paraId="12BF1D74" w14:textId="60FFE922" w:rsidR="00F46E88" w:rsidRDefault="00F46E88">
      <w:pPr>
        <w:pStyle w:val="CommentText"/>
      </w:pPr>
      <w:r>
        <w:rPr>
          <w:rStyle w:val="CommentReference"/>
        </w:rPr>
        <w:annotationRef/>
      </w:r>
      <w:r>
        <w:t>This is total transmission in the facility, right? Post-introduction? Please write that out here if so</w:t>
      </w:r>
    </w:p>
  </w:comment>
  <w:comment w:id="91" w:author="Hoover, Christopher M" w:date="2021-08-13T11:41:00Z" w:initials="HCM">
    <w:p w14:paraId="29CDEF09" w14:textId="5A337422" w:rsidR="00EA34DE" w:rsidRDefault="00EA34DE">
      <w:pPr>
        <w:pStyle w:val="CommentText"/>
      </w:pPr>
      <w:r>
        <w:rPr>
          <w:rStyle w:val="CommentReference"/>
        </w:rPr>
        <w:annotationRef/>
      </w:r>
      <w:r>
        <w:t>This has been updated</w:t>
      </w:r>
    </w:p>
  </w:comment>
  <w:comment w:id="92" w:author="Mosites, Emily (CDC/DDID/OD)" w:date="2021-07-24T18:15:00Z" w:initials="ME(">
    <w:p w14:paraId="4BD87CAF" w14:textId="4F702A24" w:rsidR="00F46E88" w:rsidRDefault="00F46E88">
      <w:pPr>
        <w:pStyle w:val="CommentText"/>
      </w:pPr>
      <w:r>
        <w:rPr>
          <w:rStyle w:val="CommentReference"/>
        </w:rPr>
        <w:annotationRef/>
      </w:r>
      <w:r>
        <w:t>Same q as above</w:t>
      </w:r>
    </w:p>
  </w:comment>
  <w:comment w:id="93" w:author="Hoover, Christopher M" w:date="2021-08-13T11:41:00Z" w:initials="HCM">
    <w:p w14:paraId="25F5441D" w14:textId="3B755FF9" w:rsidR="00EA34DE" w:rsidRDefault="00EA34DE">
      <w:pPr>
        <w:pStyle w:val="CommentText"/>
      </w:pPr>
      <w:r>
        <w:rPr>
          <w:rStyle w:val="CommentReference"/>
        </w:rPr>
        <w:annotationRef/>
      </w:r>
      <w:r>
        <w:t xml:space="preserve">This figure has been updated to include scenarios with a </w:t>
      </w:r>
      <w:proofErr w:type="gramStart"/>
      <w:r>
        <w:t>1 day</w:t>
      </w:r>
      <w:proofErr w:type="gramEnd"/>
      <w:r>
        <w:t xml:space="preserve"> test delay</w:t>
      </w:r>
    </w:p>
  </w:comment>
  <w:comment w:id="101" w:author="Mosites, Emily (CDC/DDID/OD)" w:date="2021-07-24T18:13:00Z" w:initials="ME(">
    <w:p w14:paraId="48131DEE" w14:textId="70136A13" w:rsidR="00F46E88" w:rsidRDefault="00F46E88">
      <w:pPr>
        <w:pStyle w:val="CommentText"/>
      </w:pPr>
      <w:r>
        <w:rPr>
          <w:rStyle w:val="CommentReference"/>
        </w:rPr>
        <w:annotationRef/>
      </w:r>
      <w:r>
        <w:t>In discussion, this is described as “introduction”—can you clarify if this is introduction to facility or transmission within facility?</w:t>
      </w:r>
    </w:p>
  </w:comment>
  <w:comment w:id="102" w:author="Hoover, Christopher M" w:date="2021-08-13T11:42:00Z" w:initials="HCM">
    <w:p w14:paraId="295F552C" w14:textId="5C8A2A91" w:rsidR="00EA34DE" w:rsidRDefault="00EA34DE">
      <w:pPr>
        <w:pStyle w:val="CommentText"/>
      </w:pPr>
      <w:r>
        <w:rPr>
          <w:rStyle w:val="CommentReference"/>
        </w:rPr>
        <w:annotationRef/>
      </w:r>
      <w:r>
        <w:t>This has been updated to always refer to this quantity as “expected infections”</w:t>
      </w:r>
    </w:p>
  </w:comment>
  <w:comment w:id="104" w:author="Mosites, Emily (CDC/DDID/OD)" w:date="2021-07-24T17:51:00Z" w:initials="ME(">
    <w:p w14:paraId="3EF03400" w14:textId="33BDE9F6" w:rsidR="00F46E88" w:rsidRDefault="00F46E88">
      <w:pPr>
        <w:pStyle w:val="CommentText"/>
      </w:pPr>
      <w:r>
        <w:rPr>
          <w:rStyle w:val="CommentReference"/>
        </w:rPr>
        <w:annotationRef/>
      </w:r>
      <w:r>
        <w:t xml:space="preserve">This might be up in the methods somewhere, but with a quick look I can’t find it. Can you make sure there is clarification on the basis for varying R? </w:t>
      </w:r>
      <w:proofErr w:type="spellStart"/>
      <w:r>
        <w:t>Eg</w:t>
      </w:r>
      <w:proofErr w:type="spellEnd"/>
      <w:r>
        <w:t>, what does that translate to in the real world?</w:t>
      </w:r>
    </w:p>
  </w:comment>
  <w:comment w:id="103" w:author="Hoover, Christopher M" w:date="2021-08-13T11:44:00Z" w:initials="HCM">
    <w:p w14:paraId="0BD9BAC0" w14:textId="316EA89A" w:rsidR="00EA34DE" w:rsidRDefault="00EA34DE">
      <w:pPr>
        <w:pStyle w:val="CommentText"/>
      </w:pPr>
      <w:r>
        <w:rPr>
          <w:rStyle w:val="CommentReference"/>
        </w:rPr>
        <w:annotationRef/>
      </w:r>
      <w:r>
        <w:t xml:space="preserve">Think we’ve made this </w:t>
      </w:r>
      <w:proofErr w:type="gramStart"/>
      <w:r>
        <w:t>more clear</w:t>
      </w:r>
      <w:proofErr w:type="gramEnd"/>
      <w:r>
        <w:t xml:space="preserve"> in the updated version: R is the number of cases generated in the facility by one infected staff member if they spent their entire infectious period in the facility</w:t>
      </w:r>
    </w:p>
  </w:comment>
  <w:comment w:id="105" w:author="Mosites, Emily (CDC/DDID/OD)" w:date="2021-07-24T17:54:00Z" w:initials="ME(">
    <w:p w14:paraId="5A76CF73" w14:textId="2ADF593F" w:rsidR="00F46E88" w:rsidRDefault="00F46E88">
      <w:pPr>
        <w:pStyle w:val="CommentText"/>
      </w:pPr>
      <w:r>
        <w:rPr>
          <w:rStyle w:val="CommentReference"/>
        </w:rPr>
        <w:annotationRef/>
      </w:r>
      <w:r>
        <w:t>Trying to think practically here- can we consider what this translates to in incidence, since daily/7-day incidence tends to be what is accessible?</w:t>
      </w:r>
    </w:p>
  </w:comment>
  <w:comment w:id="106" w:author="Hoover, Christopher M" w:date="2021-08-13T11:45:00Z" w:initials="HCM">
    <w:p w14:paraId="7CA7BCCC" w14:textId="46FBB2D6" w:rsidR="00EA34DE" w:rsidRDefault="00EA34DE">
      <w:pPr>
        <w:pStyle w:val="CommentText"/>
      </w:pPr>
      <w:r>
        <w:rPr>
          <w:rStyle w:val="CommentReference"/>
        </w:rPr>
        <w:annotationRef/>
      </w:r>
      <w:r>
        <w:t xml:space="preserve">These are test frequencies needed to maintain infections below a threshold of 1 every ten days, so would be &lt;1 </w:t>
      </w:r>
      <w:proofErr w:type="gramStart"/>
      <w:r>
        <w:t>ten day</w:t>
      </w:r>
      <w:proofErr w:type="gramEnd"/>
      <w:r>
        <w:t xml:space="preserve"> incidence</w:t>
      </w:r>
    </w:p>
  </w:comment>
  <w:comment w:id="108" w:author="Mosites, Emily (CDC/DDID/OD)" w:date="2021-07-24T16:37:00Z" w:initials="ME(">
    <w:p w14:paraId="1FD0AFEB" w14:textId="23ECE6FD" w:rsidR="00F46E88" w:rsidRDefault="00F46E88">
      <w:pPr>
        <w:pStyle w:val="CommentText"/>
      </w:pPr>
      <w:r>
        <w:rPr>
          <w:rStyle w:val="CommentReference"/>
        </w:rPr>
        <w:annotationRef/>
      </w:r>
      <w:r>
        <w:t xml:space="preserve">Add throughout if this is accurate; </w:t>
      </w:r>
      <w:proofErr w:type="gramStart"/>
      <w:r>
        <w:t>otherwise</w:t>
      </w:r>
      <w:proofErr w:type="gramEnd"/>
      <w:r>
        <w:t xml:space="preserve"> difficult to follow</w:t>
      </w:r>
    </w:p>
  </w:comment>
  <w:comment w:id="117" w:author="Hoover, Christopher M" w:date="2021-08-13T11:46:00Z" w:initials="HCM">
    <w:p w14:paraId="36AD6AAE" w14:textId="1D5913CB" w:rsidR="00EA34DE" w:rsidRDefault="00EA34DE">
      <w:pPr>
        <w:pStyle w:val="CommentText"/>
      </w:pPr>
      <w:r>
        <w:rPr>
          <w:rStyle w:val="CommentReference"/>
        </w:rPr>
        <w:annotationRef/>
      </w:r>
      <w:r>
        <w:t xml:space="preserve">This figure has been updated to better match figure 3 by maintaining results across R estimates and maintaining the same symbology as in figure 3. Results from test delays have also been incorporated </w:t>
      </w:r>
    </w:p>
  </w:comment>
  <w:comment w:id="118" w:author="Mosites, Emily (CDC/DDID/OD)" w:date="2021-07-24T18:08:00Z" w:initials="ME(">
    <w:p w14:paraId="6D294851" w14:textId="348927D4" w:rsidR="00F46E88" w:rsidRDefault="00F46E88">
      <w:pPr>
        <w:pStyle w:val="CommentText"/>
      </w:pPr>
      <w:r>
        <w:rPr>
          <w:rStyle w:val="CommentReference"/>
        </w:rPr>
        <w:annotationRef/>
      </w:r>
      <w:r>
        <w:t>Still not seeing this</w:t>
      </w:r>
    </w:p>
  </w:comment>
  <w:comment w:id="119" w:author="Hoover, Christopher M" w:date="2021-08-13T11:47:00Z" w:initials="HCM">
    <w:p w14:paraId="6E8672B6" w14:textId="3BB88133" w:rsidR="00EA34DE" w:rsidRDefault="00EA34DE">
      <w:pPr>
        <w:pStyle w:val="CommentText"/>
      </w:pPr>
      <w:r>
        <w:rPr>
          <w:rStyle w:val="CommentReference"/>
        </w:rPr>
        <w:annotationRef/>
      </w:r>
      <w:r>
        <w:t>Should be clearer in updated version</w:t>
      </w:r>
    </w:p>
  </w:comment>
  <w:comment w:id="122" w:author="Mosites, Emily (CDC/DDID/OD)" w:date="2021-07-24T18:11:00Z" w:initials="ME(">
    <w:p w14:paraId="656208D8" w14:textId="36F0E421" w:rsidR="00F46E88" w:rsidRDefault="00F46E88">
      <w:pPr>
        <w:pStyle w:val="CommentText"/>
      </w:pPr>
      <w:r>
        <w:rPr>
          <w:rStyle w:val="CommentReference"/>
        </w:rPr>
        <w:annotationRef/>
      </w:r>
      <w:r>
        <w:t>This would make sense to put into the results section</w:t>
      </w:r>
    </w:p>
  </w:comment>
  <w:comment w:id="123" w:author="Hoover, Christopher M" w:date="2021-08-13T11:47:00Z" w:initials="HCM">
    <w:p w14:paraId="25660A75" w14:textId="6353F42D" w:rsidR="00EA34DE" w:rsidRDefault="00EA34DE">
      <w:pPr>
        <w:pStyle w:val="CommentText"/>
      </w:pPr>
      <w:r>
        <w:rPr>
          <w:rStyle w:val="CommentReference"/>
        </w:rPr>
        <w:annotationRef/>
      </w:r>
      <w:r>
        <w:t>This has been moved to results in updated version</w:t>
      </w:r>
    </w:p>
  </w:comment>
  <w:comment w:id="124" w:author="Mosites, Emily (CDC/DDID/OD)" w:date="2021-07-24T18:13:00Z" w:initials="ME(">
    <w:p w14:paraId="3045E415" w14:textId="74839B05" w:rsidR="00F46E88" w:rsidRDefault="00F46E88">
      <w:pPr>
        <w:pStyle w:val="CommentText"/>
      </w:pPr>
      <w:r>
        <w:rPr>
          <w:rStyle w:val="CommentReference"/>
        </w:rPr>
        <w:annotationRef/>
      </w:r>
      <w:r>
        <w:t>See comment above about introduction vs transmission</w:t>
      </w:r>
    </w:p>
  </w:comment>
  <w:comment w:id="125" w:author="Hoover, Christopher M" w:date="2021-08-13T11:55:00Z" w:initials="HCM">
    <w:p w14:paraId="1FF9EAD3" w14:textId="603A8869" w:rsidR="00582E35" w:rsidRDefault="00582E35">
      <w:pPr>
        <w:pStyle w:val="CommentText"/>
      </w:pPr>
      <w:r>
        <w:rPr>
          <w:rStyle w:val="CommentReference"/>
        </w:rPr>
        <w:annotationRef/>
      </w:r>
      <w:r>
        <w:t xml:space="preserve">This is a good point and has been made </w:t>
      </w:r>
      <w:proofErr w:type="gramStart"/>
      <w:r>
        <w:t>more clear</w:t>
      </w:r>
      <w:proofErr w:type="gramEnd"/>
      <w:r>
        <w:t xml:space="preserve"> in updated version</w:t>
      </w:r>
    </w:p>
  </w:comment>
  <w:comment w:id="129" w:author="Mosites, Emily (CDC/DDID/OD)" w:date="2021-07-24T18:17:00Z" w:initials="ME(">
    <w:p w14:paraId="563F93CC" w14:textId="71BC3603" w:rsidR="00F46E88" w:rsidRDefault="00F46E88">
      <w:pPr>
        <w:pStyle w:val="CommentText"/>
      </w:pPr>
      <w:r>
        <w:rPr>
          <w:rStyle w:val="CommentReference"/>
        </w:rPr>
        <w:annotationRef/>
      </w:r>
      <w:r>
        <w:t>This seems variable rather than universally low</w:t>
      </w:r>
    </w:p>
  </w:comment>
  <w:comment w:id="130" w:author="Hoover, Christopher M" w:date="2021-08-13T11:56:00Z" w:initials="HCM">
    <w:p w14:paraId="7BC442D4" w14:textId="186731FB" w:rsidR="00582E35" w:rsidRDefault="00582E35">
      <w:pPr>
        <w:pStyle w:val="CommentText"/>
      </w:pPr>
      <w:r>
        <w:rPr>
          <w:rStyle w:val="CommentReference"/>
        </w:rPr>
        <w:annotationRef/>
      </w:r>
      <w:r>
        <w:t>Good point, we added “sometimes low”</w:t>
      </w:r>
    </w:p>
  </w:comment>
  <w:comment w:id="159" w:author="Mosites, Emily (CDC/DDID/OD)" w:date="2021-07-24T18:21:00Z" w:initials="ME(">
    <w:p w14:paraId="00CFA375" w14:textId="49B410D0" w:rsidR="00F46E88" w:rsidRDefault="00F46E88">
      <w:pPr>
        <w:pStyle w:val="CommentText"/>
      </w:pPr>
      <w:r>
        <w:rPr>
          <w:rStyle w:val="CommentReference"/>
        </w:rPr>
        <w:annotationRef/>
      </w:r>
      <w:r>
        <w:t xml:space="preserve">This is not a direct conclusion of the results. </w:t>
      </w:r>
    </w:p>
  </w:comment>
  <w:comment w:id="160" w:author="Fukunaga, Rena (CDC/DDPHSIS/CGH/DGHT)" w:date="2021-07-26T11:22:00Z" w:initials="FR(">
    <w:p w14:paraId="23C37974" w14:textId="084A10AB" w:rsidR="00404115" w:rsidRDefault="00404115">
      <w:pPr>
        <w:pStyle w:val="CommentText"/>
      </w:pPr>
      <w:r>
        <w:rPr>
          <w:rStyle w:val="CommentReference"/>
        </w:rPr>
        <w:annotationRef/>
      </w:r>
      <w:r>
        <w:t>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F38AB7" w15:done="0"/>
  <w15:commentEx w15:paraId="1F384E41" w15:paraIdParent="4EF38AB7" w15:done="0"/>
  <w15:commentEx w15:paraId="2C9C4706" w15:done="0"/>
  <w15:commentEx w15:paraId="2010E2B4" w15:paraIdParent="2C9C4706" w15:done="0"/>
  <w15:commentEx w15:paraId="397582C5" w15:paraIdParent="2C9C4706" w15:done="0"/>
  <w15:commentEx w15:paraId="6CB661D3" w15:done="0"/>
  <w15:commentEx w15:paraId="2F4D81DF" w15:paraIdParent="6CB661D3" w15:done="0"/>
  <w15:commentEx w15:paraId="6BBADAD1" w15:done="0"/>
  <w15:commentEx w15:paraId="7CFC41CB" w15:done="0"/>
  <w15:commentEx w15:paraId="0780CE15" w15:paraIdParent="7CFC41CB" w15:done="0"/>
  <w15:commentEx w15:paraId="073C4505" w15:done="0"/>
  <w15:commentEx w15:paraId="7C2F0DA2" w15:paraIdParent="073C4505" w15:done="0"/>
  <w15:commentEx w15:paraId="57397B29" w15:done="0"/>
  <w15:commentEx w15:paraId="4BB405B9" w15:paraIdParent="57397B29" w15:done="0"/>
  <w15:commentEx w15:paraId="5AA3B896" w15:done="0"/>
  <w15:commentEx w15:paraId="634E9BBD" w15:paraIdParent="5AA3B896" w15:done="0"/>
  <w15:commentEx w15:paraId="082016F7" w15:done="0"/>
  <w15:commentEx w15:paraId="010B5A9E" w15:paraIdParent="082016F7" w15:done="0"/>
  <w15:commentEx w15:paraId="2B25305A" w15:paraIdParent="082016F7" w15:done="0"/>
  <w15:commentEx w15:paraId="257C5D4F" w15:done="0"/>
  <w15:commentEx w15:paraId="41D89E53" w15:paraIdParent="257C5D4F" w15:done="0"/>
  <w15:commentEx w15:paraId="3C306461" w15:paraIdParent="257C5D4F" w15:done="0"/>
  <w15:commentEx w15:paraId="03899D05" w15:done="0"/>
  <w15:commentEx w15:paraId="5837AD9A" w15:paraIdParent="03899D05" w15:done="0"/>
  <w15:commentEx w15:paraId="3F471717" w15:done="0"/>
  <w15:commentEx w15:paraId="450AF0F1" w15:paraIdParent="3F471717" w15:done="0"/>
  <w15:commentEx w15:paraId="448718F8" w15:paraIdParent="3F471717" w15:done="0"/>
  <w15:commentEx w15:paraId="31E85293" w15:done="0"/>
  <w15:commentEx w15:paraId="40ABF0E1" w15:paraIdParent="31E85293" w15:done="0"/>
  <w15:commentEx w15:paraId="2EAA5CD3" w15:paraIdParent="31E85293" w15:done="0"/>
  <w15:commentEx w15:paraId="16CC2261" w15:done="0"/>
  <w15:commentEx w15:paraId="45F49678" w15:paraIdParent="16CC2261" w15:done="0"/>
  <w15:commentEx w15:paraId="63BDF84F" w15:paraIdParent="16CC2261" w15:done="0"/>
  <w15:commentEx w15:paraId="1F2752DB" w15:done="0"/>
  <w15:commentEx w15:paraId="2E596137" w15:done="0"/>
  <w15:commentEx w15:paraId="7A02B6F7" w15:paraIdParent="2E596137" w15:done="0"/>
  <w15:commentEx w15:paraId="0419B5A9" w15:paraIdParent="2E596137" w15:done="0"/>
  <w15:commentEx w15:paraId="15FA7BED" w15:done="0"/>
  <w15:commentEx w15:paraId="12BF1D74" w15:done="0"/>
  <w15:commentEx w15:paraId="29CDEF09" w15:paraIdParent="12BF1D74" w15:done="0"/>
  <w15:commentEx w15:paraId="4BD87CAF" w15:done="0"/>
  <w15:commentEx w15:paraId="25F5441D" w15:done="0"/>
  <w15:commentEx w15:paraId="48131DEE" w15:done="0"/>
  <w15:commentEx w15:paraId="295F552C" w15:paraIdParent="48131DEE" w15:done="0"/>
  <w15:commentEx w15:paraId="3EF03400" w15:done="0"/>
  <w15:commentEx w15:paraId="0BD9BAC0" w15:paraIdParent="3EF03400" w15:done="0"/>
  <w15:commentEx w15:paraId="5A76CF73" w15:done="0"/>
  <w15:commentEx w15:paraId="7CA7BCCC" w15:paraIdParent="5A76CF73" w15:done="0"/>
  <w15:commentEx w15:paraId="1FD0AFEB" w15:done="0"/>
  <w15:commentEx w15:paraId="36AD6AAE" w15:done="0"/>
  <w15:commentEx w15:paraId="6D294851" w15:done="0"/>
  <w15:commentEx w15:paraId="6E8672B6" w15:paraIdParent="6D294851" w15:done="0"/>
  <w15:commentEx w15:paraId="656208D8" w15:done="0"/>
  <w15:commentEx w15:paraId="25660A75" w15:paraIdParent="656208D8" w15:done="0"/>
  <w15:commentEx w15:paraId="3045E415" w15:done="0"/>
  <w15:commentEx w15:paraId="1FF9EAD3" w15:paraIdParent="3045E415" w15:done="0"/>
  <w15:commentEx w15:paraId="563F93CC" w15:done="0"/>
  <w15:commentEx w15:paraId="7BC442D4" w15:paraIdParent="563F93CC" w15:done="0"/>
  <w15:commentEx w15:paraId="00CFA375" w15:done="0"/>
  <w15:commentEx w15:paraId="23C37974" w15:paraIdParent="00CFA3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6B401" w16cex:dateUtc="2021-07-24T19:45:00Z"/>
  <w16cex:commentExtensible w16cex:durableId="24A91640" w16cex:dateUtc="2021-07-26T15:08:00Z"/>
  <w16cex:commentExtensible w16cex:durableId="24A6CF4F" w16cex:dateUtc="2021-07-24T21:41:00Z"/>
  <w16cex:commentExtensible w16cex:durableId="24A91649" w16cex:dateUtc="2021-07-26T15:08:00Z"/>
  <w16cex:commentExtensible w16cex:durableId="24C0D2E2" w16cex:dateUtc="2021-08-13T18:15:00Z"/>
  <w16cex:commentExtensible w16cex:durableId="24A6B447" w16cex:dateUtc="2021-07-24T19:46:00Z"/>
  <w16cex:commentExtensible w16cex:durableId="24A91661" w16cex:dateUtc="2021-07-26T15:09:00Z"/>
  <w16cex:commentExtensible w16cex:durableId="24C0D30A" w16cex:dateUtc="2021-08-13T18:16:00Z"/>
  <w16cex:commentExtensible w16cex:durableId="24A6B5A0" w16cex:dateUtc="2021-07-24T19:52:00Z"/>
  <w16cex:commentExtensible w16cex:durableId="24A916C4" w16cex:dateUtc="2021-07-26T15:11:00Z"/>
  <w16cex:commentExtensible w16cex:durableId="24A6B5B3" w16cex:dateUtc="2021-07-24T19:52:00Z"/>
  <w16cex:commentExtensible w16cex:durableId="24A916CC" w16cex:dateUtc="2021-07-26T15:11:00Z"/>
  <w16cex:commentExtensible w16cex:durableId="24A6B610" w16cex:dateUtc="2021-07-24T19:53:00Z"/>
  <w16cex:commentExtensible w16cex:durableId="24A916DD" w16cex:dateUtc="2021-07-26T15:11:00Z"/>
  <w16cex:commentExtensible w16cex:durableId="24A6B639" w16cex:dateUtc="2021-07-24T19:54:00Z"/>
  <w16cex:commentExtensible w16cex:durableId="24C0D373" w16cex:dateUtc="2021-08-13T18:18:00Z"/>
  <w16cex:commentExtensible w16cex:durableId="24A6D4AD" w16cex:dateUtc="2021-07-24T22:04:00Z"/>
  <w16cex:commentExtensible w16cex:durableId="24A916AE" w16cex:dateUtc="2021-07-26T15:10:00Z"/>
  <w16cex:commentExtensible w16cex:durableId="24C0D32D" w16cex:dateUtc="2021-08-13T18:17:00Z"/>
  <w16cex:commentExtensible w16cex:durableId="24A6B6AB" w16cex:dateUtc="2021-07-24T19:56:00Z"/>
  <w16cex:commentExtensible w16cex:durableId="24A9173F" w16cex:dateUtc="2021-07-26T15:13:00Z"/>
  <w16cex:commentExtensible w16cex:durableId="24C0D3F5" w16cex:dateUtc="2021-08-13T18:20:00Z"/>
  <w16cex:commentExtensible w16cex:durableId="24A6B6EC" w16cex:dateUtc="2021-07-24T19:57:00Z"/>
  <w16cex:commentExtensible w16cex:durableId="24A91843" w16cex:dateUtc="2021-07-26T15:17:00Z"/>
  <w16cex:commentExtensible w16cex:durableId="24A6CEF7" w16cex:dateUtc="2021-07-24T21:40:00Z"/>
  <w16cex:commentExtensible w16cex:durableId="24A919A0" w16cex:dateUtc="2021-07-26T15:23:00Z"/>
  <w16cex:commentExtensible w16cex:durableId="24C0D46D" w16cex:dateUtc="2021-08-13T18:22:00Z"/>
  <w16cex:commentExtensible w16cex:durableId="24A6D4D9" w16cex:dateUtc="2021-07-24T22:05:00Z"/>
  <w16cex:commentExtensible w16cex:durableId="24A919A5" w16cex:dateUtc="2021-07-26T15:23:00Z"/>
  <w16cex:commentExtensible w16cex:durableId="24C0D426" w16cex:dateUtc="2021-08-13T18:21:00Z"/>
  <w16cex:commentExtensible w16cex:durableId="24A6D3DD" w16cex:dateUtc="2021-07-24T22:01:00Z"/>
  <w16cex:commentExtensible w16cex:durableId="24A919CE" w16cex:dateUtc="2021-07-26T15:23:00Z"/>
  <w16cex:commentExtensible w16cex:durableId="24C0D45C" w16cex:dateUtc="2021-08-13T18:22:00Z"/>
  <w16cex:commentExtensible w16cex:durableId="24C0D4BC" w16cex:dateUtc="2021-08-13T18:23:00Z"/>
  <w16cex:commentExtensible w16cex:durableId="24A6BC3C" w16cex:dateUtc="2021-07-24T20:20:00Z"/>
  <w16cex:commentExtensible w16cex:durableId="24A919FA" w16cex:dateUtc="2021-07-26T15:24:00Z"/>
  <w16cex:commentExtensible w16cex:durableId="24C0D514" w16cex:dateUtc="2021-08-13T18:25:00Z"/>
  <w16cex:commentExtensible w16cex:durableId="24C0D812" w16cex:dateUtc="2021-08-13T18:37:00Z"/>
  <w16cex:commentExtensible w16cex:durableId="24A6D73D" w16cex:dateUtc="2021-07-24T22:15:00Z"/>
  <w16cex:commentExtensible w16cex:durableId="24C0D8D4" w16cex:dateUtc="2021-08-13T18:41:00Z"/>
  <w16cex:commentExtensible w16cex:durableId="24A6D754" w16cex:dateUtc="2021-07-24T22:15:00Z"/>
  <w16cex:commentExtensible w16cex:durableId="24C0D8ED" w16cex:dateUtc="2021-08-13T18:41:00Z"/>
  <w16cex:commentExtensible w16cex:durableId="24A6D6BA" w16cex:dateUtc="2021-07-24T22:13:00Z"/>
  <w16cex:commentExtensible w16cex:durableId="24C0D935" w16cex:dateUtc="2021-08-13T18:42:00Z"/>
  <w16cex:commentExtensible w16cex:durableId="24A6D19E" w16cex:dateUtc="2021-07-24T21:51:00Z"/>
  <w16cex:commentExtensible w16cex:durableId="24C0D9B1" w16cex:dateUtc="2021-08-13T18:44:00Z"/>
  <w16cex:commentExtensible w16cex:durableId="24A6D25F" w16cex:dateUtc="2021-07-24T21:54:00Z"/>
  <w16cex:commentExtensible w16cex:durableId="24C0D9DE" w16cex:dateUtc="2021-08-13T18:45:00Z"/>
  <w16cex:commentExtensible w16cex:durableId="24A6C04D" w16cex:dateUtc="2021-07-24T20:37:00Z"/>
  <w16cex:commentExtensible w16cex:durableId="24C0DA19" w16cex:dateUtc="2021-08-13T18:46:00Z"/>
  <w16cex:commentExtensible w16cex:durableId="24A6D585" w16cex:dateUtc="2021-07-24T22:08:00Z"/>
  <w16cex:commentExtensible w16cex:durableId="24C0DA45" w16cex:dateUtc="2021-08-13T18:47:00Z"/>
  <w16cex:commentExtensible w16cex:durableId="24A6D63B" w16cex:dateUtc="2021-07-24T22:11:00Z"/>
  <w16cex:commentExtensible w16cex:durableId="24C0DA4F" w16cex:dateUtc="2021-08-13T18:47:00Z"/>
  <w16cex:commentExtensible w16cex:durableId="24A6D6E1" w16cex:dateUtc="2021-07-24T22:13:00Z"/>
  <w16cex:commentExtensible w16cex:durableId="24C0DC21" w16cex:dateUtc="2021-08-13T18:55:00Z"/>
  <w16cex:commentExtensible w16cex:durableId="24A6D7B2" w16cex:dateUtc="2021-07-24T22:17:00Z"/>
  <w16cex:commentExtensible w16cex:durableId="24C0DC7D" w16cex:dateUtc="2021-08-13T18:56:00Z"/>
  <w16cex:commentExtensible w16cex:durableId="24A6D8C3" w16cex:dateUtc="2021-07-24T22:21:00Z"/>
  <w16cex:commentExtensible w16cex:durableId="24A9197B" w16cex:dateUtc="2021-07-26T15: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F38AB7" w16cid:durableId="24A6B401"/>
  <w16cid:commentId w16cid:paraId="1F384E41" w16cid:durableId="24A91640"/>
  <w16cid:commentId w16cid:paraId="2C9C4706" w16cid:durableId="24A6CF4F"/>
  <w16cid:commentId w16cid:paraId="2010E2B4" w16cid:durableId="24A91649"/>
  <w16cid:commentId w16cid:paraId="397582C5" w16cid:durableId="24C0D2E2"/>
  <w16cid:commentId w16cid:paraId="6CB661D3" w16cid:durableId="24A6B447"/>
  <w16cid:commentId w16cid:paraId="2F4D81DF" w16cid:durableId="24A91661"/>
  <w16cid:commentId w16cid:paraId="6BBADAD1" w16cid:durableId="24C0D30A"/>
  <w16cid:commentId w16cid:paraId="7CFC41CB" w16cid:durableId="24A6B5A0"/>
  <w16cid:commentId w16cid:paraId="0780CE15" w16cid:durableId="24A916C4"/>
  <w16cid:commentId w16cid:paraId="073C4505" w16cid:durableId="24A6B5B3"/>
  <w16cid:commentId w16cid:paraId="7C2F0DA2" w16cid:durableId="24A916CC"/>
  <w16cid:commentId w16cid:paraId="57397B29" w16cid:durableId="24A6B610"/>
  <w16cid:commentId w16cid:paraId="4BB405B9" w16cid:durableId="24A916DD"/>
  <w16cid:commentId w16cid:paraId="5AA3B896" w16cid:durableId="24A6B639"/>
  <w16cid:commentId w16cid:paraId="634E9BBD" w16cid:durableId="24C0D373"/>
  <w16cid:commentId w16cid:paraId="082016F7" w16cid:durableId="24A6D4AD"/>
  <w16cid:commentId w16cid:paraId="010B5A9E" w16cid:durableId="24A916AE"/>
  <w16cid:commentId w16cid:paraId="2B25305A" w16cid:durableId="24C0D32D"/>
  <w16cid:commentId w16cid:paraId="257C5D4F" w16cid:durableId="24A6B6AB"/>
  <w16cid:commentId w16cid:paraId="41D89E53" w16cid:durableId="24A9173F"/>
  <w16cid:commentId w16cid:paraId="3C306461" w16cid:durableId="24C0D3F5"/>
  <w16cid:commentId w16cid:paraId="03899D05" w16cid:durableId="24A6B6EC"/>
  <w16cid:commentId w16cid:paraId="5837AD9A" w16cid:durableId="24A91843"/>
  <w16cid:commentId w16cid:paraId="3F471717" w16cid:durableId="24A6CEF7"/>
  <w16cid:commentId w16cid:paraId="450AF0F1" w16cid:durableId="24A919A0"/>
  <w16cid:commentId w16cid:paraId="448718F8" w16cid:durableId="24C0D46D"/>
  <w16cid:commentId w16cid:paraId="31E85293" w16cid:durableId="24A6D4D9"/>
  <w16cid:commentId w16cid:paraId="40ABF0E1" w16cid:durableId="24A919A5"/>
  <w16cid:commentId w16cid:paraId="2EAA5CD3" w16cid:durableId="24C0D426"/>
  <w16cid:commentId w16cid:paraId="16CC2261" w16cid:durableId="24A6D3DD"/>
  <w16cid:commentId w16cid:paraId="45F49678" w16cid:durableId="24A919CE"/>
  <w16cid:commentId w16cid:paraId="63BDF84F" w16cid:durableId="24C0D45C"/>
  <w16cid:commentId w16cid:paraId="1F2752DB" w16cid:durableId="24C0D4BC"/>
  <w16cid:commentId w16cid:paraId="2E596137" w16cid:durableId="24A6BC3C"/>
  <w16cid:commentId w16cid:paraId="7A02B6F7" w16cid:durableId="24A919FA"/>
  <w16cid:commentId w16cid:paraId="0419B5A9" w16cid:durableId="24C0D514"/>
  <w16cid:commentId w16cid:paraId="15FA7BED" w16cid:durableId="24C0D812"/>
  <w16cid:commentId w16cid:paraId="12BF1D74" w16cid:durableId="24A6D73D"/>
  <w16cid:commentId w16cid:paraId="29CDEF09" w16cid:durableId="24C0D8D4"/>
  <w16cid:commentId w16cid:paraId="4BD87CAF" w16cid:durableId="24A6D754"/>
  <w16cid:commentId w16cid:paraId="25F5441D" w16cid:durableId="24C0D8ED"/>
  <w16cid:commentId w16cid:paraId="48131DEE" w16cid:durableId="24A6D6BA"/>
  <w16cid:commentId w16cid:paraId="295F552C" w16cid:durableId="24C0D935"/>
  <w16cid:commentId w16cid:paraId="3EF03400" w16cid:durableId="24A6D19E"/>
  <w16cid:commentId w16cid:paraId="0BD9BAC0" w16cid:durableId="24C0D9B1"/>
  <w16cid:commentId w16cid:paraId="5A76CF73" w16cid:durableId="24A6D25F"/>
  <w16cid:commentId w16cid:paraId="7CA7BCCC" w16cid:durableId="24C0D9DE"/>
  <w16cid:commentId w16cid:paraId="1FD0AFEB" w16cid:durableId="24A6C04D"/>
  <w16cid:commentId w16cid:paraId="36AD6AAE" w16cid:durableId="24C0DA19"/>
  <w16cid:commentId w16cid:paraId="6D294851" w16cid:durableId="24A6D585"/>
  <w16cid:commentId w16cid:paraId="6E8672B6" w16cid:durableId="24C0DA45"/>
  <w16cid:commentId w16cid:paraId="656208D8" w16cid:durableId="24A6D63B"/>
  <w16cid:commentId w16cid:paraId="25660A75" w16cid:durableId="24C0DA4F"/>
  <w16cid:commentId w16cid:paraId="3045E415" w16cid:durableId="24A6D6E1"/>
  <w16cid:commentId w16cid:paraId="1FF9EAD3" w16cid:durableId="24C0DC21"/>
  <w16cid:commentId w16cid:paraId="563F93CC" w16cid:durableId="24A6D7B2"/>
  <w16cid:commentId w16cid:paraId="7BC442D4" w16cid:durableId="24C0DC7D"/>
  <w16cid:commentId w16cid:paraId="00CFA375" w16cid:durableId="24A6D8C3"/>
  <w16cid:commentId w16cid:paraId="23C37974" w16cid:durableId="24A919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614CA" w14:textId="77777777" w:rsidR="003A6DA2" w:rsidRDefault="003A6DA2" w:rsidP="004F3384">
      <w:pPr>
        <w:spacing w:after="0" w:line="240" w:lineRule="auto"/>
      </w:pPr>
      <w:r>
        <w:separator/>
      </w:r>
    </w:p>
  </w:endnote>
  <w:endnote w:type="continuationSeparator" w:id="0">
    <w:p w14:paraId="2B31C176" w14:textId="77777777" w:rsidR="003A6DA2" w:rsidRDefault="003A6DA2" w:rsidP="004F3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56E4C" w14:textId="77777777" w:rsidR="00F46E88" w:rsidRDefault="00F46E8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F46E88" w:rsidRDefault="00F46E88">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F46E88" w:rsidRDefault="00F46E8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659BC" w14:textId="77777777" w:rsidR="00F46E88" w:rsidRDefault="00F46E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C7FFC7" w14:textId="77777777" w:rsidR="003A6DA2" w:rsidRDefault="003A6DA2" w:rsidP="004F3384">
      <w:pPr>
        <w:spacing w:after="0" w:line="240" w:lineRule="auto"/>
      </w:pPr>
      <w:r>
        <w:separator/>
      </w:r>
    </w:p>
  </w:footnote>
  <w:footnote w:type="continuationSeparator" w:id="0">
    <w:p w14:paraId="287BF303" w14:textId="77777777" w:rsidR="003A6DA2" w:rsidRDefault="003A6DA2" w:rsidP="004F33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352F5" w14:textId="77777777" w:rsidR="00F46E88" w:rsidRDefault="00F46E8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6AD35" w14:textId="77777777" w:rsidR="00F46E88" w:rsidRDefault="00F46E8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BA720" w14:textId="77777777" w:rsidR="00F46E88" w:rsidRDefault="00F46E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5"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ukunaga, Rena (CDC/DDPHSIS/CGH/DGHT)">
    <w15:presenceInfo w15:providerId="AD" w15:userId="S::lxi9@cdc.gov::f64100fa-c4e3-4d4c-bb00-31c14c34956a"/>
  </w15:person>
  <w15:person w15:author="Mosites, Emily (CDC/DDID/OD)">
    <w15:presenceInfo w15:providerId="AD" w15:userId="S::lwx7@cdc.gov::02fc34da-02e7-4e80-bec8-5a13fbd6c765"/>
  </w15:person>
  <w15:person w15:author="Hoover, Christopher M">
    <w15:presenceInfo w15:providerId="AD" w15:userId="S::christopher.hoover@ucsf.edu::70baeba4-3ad7-443c-b97f-5d7b8006d5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DF8"/>
    <w:rsid w:val="00020904"/>
    <w:rsid w:val="00030626"/>
    <w:rsid w:val="000312C4"/>
    <w:rsid w:val="00032646"/>
    <w:rsid w:val="00033B58"/>
    <w:rsid w:val="00035958"/>
    <w:rsid w:val="00042EE8"/>
    <w:rsid w:val="00057106"/>
    <w:rsid w:val="000601D4"/>
    <w:rsid w:val="00061CE0"/>
    <w:rsid w:val="000739F4"/>
    <w:rsid w:val="00075106"/>
    <w:rsid w:val="0008210C"/>
    <w:rsid w:val="00082D73"/>
    <w:rsid w:val="00085D6B"/>
    <w:rsid w:val="0008785C"/>
    <w:rsid w:val="00091E64"/>
    <w:rsid w:val="00093D5C"/>
    <w:rsid w:val="000A4E2D"/>
    <w:rsid w:val="000A74BB"/>
    <w:rsid w:val="000B3CAB"/>
    <w:rsid w:val="000B5380"/>
    <w:rsid w:val="000C2971"/>
    <w:rsid w:val="000C3DD4"/>
    <w:rsid w:val="000C4642"/>
    <w:rsid w:val="000D6386"/>
    <w:rsid w:val="000E6B40"/>
    <w:rsid w:val="000F07D2"/>
    <w:rsid w:val="000F384E"/>
    <w:rsid w:val="001012D6"/>
    <w:rsid w:val="00104D05"/>
    <w:rsid w:val="001072BC"/>
    <w:rsid w:val="0011447A"/>
    <w:rsid w:val="00114FB9"/>
    <w:rsid w:val="0011650C"/>
    <w:rsid w:val="00117636"/>
    <w:rsid w:val="00117B2D"/>
    <w:rsid w:val="00125685"/>
    <w:rsid w:val="0013185A"/>
    <w:rsid w:val="0013571C"/>
    <w:rsid w:val="0013676F"/>
    <w:rsid w:val="00141F12"/>
    <w:rsid w:val="0014300F"/>
    <w:rsid w:val="001458E3"/>
    <w:rsid w:val="00147672"/>
    <w:rsid w:val="0014797E"/>
    <w:rsid w:val="00151782"/>
    <w:rsid w:val="00152E26"/>
    <w:rsid w:val="0015497D"/>
    <w:rsid w:val="00157B9E"/>
    <w:rsid w:val="00164B9B"/>
    <w:rsid w:val="00164E44"/>
    <w:rsid w:val="001663B7"/>
    <w:rsid w:val="00172032"/>
    <w:rsid w:val="00181A58"/>
    <w:rsid w:val="00184FA9"/>
    <w:rsid w:val="00185EB4"/>
    <w:rsid w:val="001901FE"/>
    <w:rsid w:val="00191F96"/>
    <w:rsid w:val="00192622"/>
    <w:rsid w:val="001931AC"/>
    <w:rsid w:val="00197A5E"/>
    <w:rsid w:val="001A38DB"/>
    <w:rsid w:val="001A459F"/>
    <w:rsid w:val="001A47AF"/>
    <w:rsid w:val="001A4EEB"/>
    <w:rsid w:val="001A6F88"/>
    <w:rsid w:val="001B0139"/>
    <w:rsid w:val="001B0336"/>
    <w:rsid w:val="001B3AB1"/>
    <w:rsid w:val="001B41F3"/>
    <w:rsid w:val="001B5BBC"/>
    <w:rsid w:val="001B685B"/>
    <w:rsid w:val="001B6ECC"/>
    <w:rsid w:val="001C2DE6"/>
    <w:rsid w:val="001C339C"/>
    <w:rsid w:val="001D295B"/>
    <w:rsid w:val="001D3375"/>
    <w:rsid w:val="001E41CD"/>
    <w:rsid w:val="001F2FF6"/>
    <w:rsid w:val="001F787E"/>
    <w:rsid w:val="00201233"/>
    <w:rsid w:val="00203EEA"/>
    <w:rsid w:val="00205978"/>
    <w:rsid w:val="0021025E"/>
    <w:rsid w:val="00210731"/>
    <w:rsid w:val="00221343"/>
    <w:rsid w:val="00222AC1"/>
    <w:rsid w:val="002246E2"/>
    <w:rsid w:val="00224842"/>
    <w:rsid w:val="002401D7"/>
    <w:rsid w:val="0024061A"/>
    <w:rsid w:val="00241A7B"/>
    <w:rsid w:val="00242433"/>
    <w:rsid w:val="00242F9D"/>
    <w:rsid w:val="0024379A"/>
    <w:rsid w:val="00250E23"/>
    <w:rsid w:val="00251108"/>
    <w:rsid w:val="0025469C"/>
    <w:rsid w:val="00260345"/>
    <w:rsid w:val="002851A7"/>
    <w:rsid w:val="0028639D"/>
    <w:rsid w:val="00286C06"/>
    <w:rsid w:val="00290672"/>
    <w:rsid w:val="00292DB3"/>
    <w:rsid w:val="002A07BE"/>
    <w:rsid w:val="002A7D63"/>
    <w:rsid w:val="002B4ED3"/>
    <w:rsid w:val="002B5ECA"/>
    <w:rsid w:val="002C515D"/>
    <w:rsid w:val="002C73D9"/>
    <w:rsid w:val="002D1413"/>
    <w:rsid w:val="002D2248"/>
    <w:rsid w:val="002D656E"/>
    <w:rsid w:val="002E0A7A"/>
    <w:rsid w:val="002E1A9A"/>
    <w:rsid w:val="002E5DDD"/>
    <w:rsid w:val="002F3BF7"/>
    <w:rsid w:val="00300781"/>
    <w:rsid w:val="0030281D"/>
    <w:rsid w:val="00302836"/>
    <w:rsid w:val="00303286"/>
    <w:rsid w:val="00304C07"/>
    <w:rsid w:val="00307CEA"/>
    <w:rsid w:val="00307D9F"/>
    <w:rsid w:val="00315A40"/>
    <w:rsid w:val="00316CC0"/>
    <w:rsid w:val="00322174"/>
    <w:rsid w:val="00333CDC"/>
    <w:rsid w:val="00334EC8"/>
    <w:rsid w:val="00337F9B"/>
    <w:rsid w:val="003447DD"/>
    <w:rsid w:val="003451E7"/>
    <w:rsid w:val="00346B90"/>
    <w:rsid w:val="00351FBA"/>
    <w:rsid w:val="00352BAA"/>
    <w:rsid w:val="0035377C"/>
    <w:rsid w:val="00353877"/>
    <w:rsid w:val="00354103"/>
    <w:rsid w:val="0035508E"/>
    <w:rsid w:val="00356C39"/>
    <w:rsid w:val="00360519"/>
    <w:rsid w:val="003614B1"/>
    <w:rsid w:val="00364EC2"/>
    <w:rsid w:val="00370E2F"/>
    <w:rsid w:val="003731DF"/>
    <w:rsid w:val="00377609"/>
    <w:rsid w:val="003828D5"/>
    <w:rsid w:val="003846F5"/>
    <w:rsid w:val="00384DDF"/>
    <w:rsid w:val="003866F2"/>
    <w:rsid w:val="00386B63"/>
    <w:rsid w:val="003877CC"/>
    <w:rsid w:val="00390F1E"/>
    <w:rsid w:val="00393B04"/>
    <w:rsid w:val="003949D3"/>
    <w:rsid w:val="003965CF"/>
    <w:rsid w:val="0039714D"/>
    <w:rsid w:val="003A16BD"/>
    <w:rsid w:val="003A23DE"/>
    <w:rsid w:val="003A6DA2"/>
    <w:rsid w:val="003B0505"/>
    <w:rsid w:val="003B135E"/>
    <w:rsid w:val="003B5E4B"/>
    <w:rsid w:val="003B6943"/>
    <w:rsid w:val="003C09B5"/>
    <w:rsid w:val="003C5D05"/>
    <w:rsid w:val="003D122D"/>
    <w:rsid w:val="003D7D76"/>
    <w:rsid w:val="003E2B91"/>
    <w:rsid w:val="003E3426"/>
    <w:rsid w:val="003E5048"/>
    <w:rsid w:val="003E7180"/>
    <w:rsid w:val="003F2D97"/>
    <w:rsid w:val="004006AE"/>
    <w:rsid w:val="00401B87"/>
    <w:rsid w:val="00402744"/>
    <w:rsid w:val="00402C4B"/>
    <w:rsid w:val="00404115"/>
    <w:rsid w:val="00404BC6"/>
    <w:rsid w:val="004062C0"/>
    <w:rsid w:val="00407CFE"/>
    <w:rsid w:val="004106C2"/>
    <w:rsid w:val="004134D2"/>
    <w:rsid w:val="00413739"/>
    <w:rsid w:val="004168F4"/>
    <w:rsid w:val="00430654"/>
    <w:rsid w:val="0043394F"/>
    <w:rsid w:val="00436DE0"/>
    <w:rsid w:val="0043779B"/>
    <w:rsid w:val="00442554"/>
    <w:rsid w:val="0044422A"/>
    <w:rsid w:val="0044778E"/>
    <w:rsid w:val="00452584"/>
    <w:rsid w:val="00452951"/>
    <w:rsid w:val="00472DC2"/>
    <w:rsid w:val="00475515"/>
    <w:rsid w:val="004820BC"/>
    <w:rsid w:val="00484359"/>
    <w:rsid w:val="00484550"/>
    <w:rsid w:val="00484BF2"/>
    <w:rsid w:val="00490FB9"/>
    <w:rsid w:val="004A4AAA"/>
    <w:rsid w:val="004A7816"/>
    <w:rsid w:val="004B0643"/>
    <w:rsid w:val="004B42D6"/>
    <w:rsid w:val="004B43A3"/>
    <w:rsid w:val="004E6787"/>
    <w:rsid w:val="004E7F97"/>
    <w:rsid w:val="004F103D"/>
    <w:rsid w:val="004F3384"/>
    <w:rsid w:val="004F3F6E"/>
    <w:rsid w:val="004F466F"/>
    <w:rsid w:val="004F4FCB"/>
    <w:rsid w:val="00501F5E"/>
    <w:rsid w:val="00505358"/>
    <w:rsid w:val="00505D23"/>
    <w:rsid w:val="005065E7"/>
    <w:rsid w:val="00511976"/>
    <w:rsid w:val="0051219B"/>
    <w:rsid w:val="00514864"/>
    <w:rsid w:val="00517756"/>
    <w:rsid w:val="005259BA"/>
    <w:rsid w:val="005272B0"/>
    <w:rsid w:val="00531E17"/>
    <w:rsid w:val="00533EAD"/>
    <w:rsid w:val="005341EB"/>
    <w:rsid w:val="0053683C"/>
    <w:rsid w:val="005446F0"/>
    <w:rsid w:val="0054502C"/>
    <w:rsid w:val="0054557E"/>
    <w:rsid w:val="005459AE"/>
    <w:rsid w:val="00550029"/>
    <w:rsid w:val="0055039D"/>
    <w:rsid w:val="00555F79"/>
    <w:rsid w:val="00560BCF"/>
    <w:rsid w:val="00561B1E"/>
    <w:rsid w:val="00567E30"/>
    <w:rsid w:val="00570525"/>
    <w:rsid w:val="0057321A"/>
    <w:rsid w:val="0057544C"/>
    <w:rsid w:val="0058284A"/>
    <w:rsid w:val="00582CC7"/>
    <w:rsid w:val="00582E35"/>
    <w:rsid w:val="00583E02"/>
    <w:rsid w:val="005875F8"/>
    <w:rsid w:val="00593F45"/>
    <w:rsid w:val="00594323"/>
    <w:rsid w:val="00594991"/>
    <w:rsid w:val="00596B7E"/>
    <w:rsid w:val="005A468F"/>
    <w:rsid w:val="005B2EBD"/>
    <w:rsid w:val="005C40A5"/>
    <w:rsid w:val="005C6410"/>
    <w:rsid w:val="005D43BE"/>
    <w:rsid w:val="005E4A67"/>
    <w:rsid w:val="005F6118"/>
    <w:rsid w:val="005F6813"/>
    <w:rsid w:val="0060041F"/>
    <w:rsid w:val="00601D93"/>
    <w:rsid w:val="00607364"/>
    <w:rsid w:val="006104B7"/>
    <w:rsid w:val="00625960"/>
    <w:rsid w:val="00627F02"/>
    <w:rsid w:val="00633C20"/>
    <w:rsid w:val="00637615"/>
    <w:rsid w:val="00637F74"/>
    <w:rsid w:val="00641B53"/>
    <w:rsid w:val="00652479"/>
    <w:rsid w:val="00652FDF"/>
    <w:rsid w:val="00656797"/>
    <w:rsid w:val="00663D20"/>
    <w:rsid w:val="00665714"/>
    <w:rsid w:val="00666A7F"/>
    <w:rsid w:val="00667F14"/>
    <w:rsid w:val="0067014E"/>
    <w:rsid w:val="006737D0"/>
    <w:rsid w:val="006749DD"/>
    <w:rsid w:val="00675315"/>
    <w:rsid w:val="006803D6"/>
    <w:rsid w:val="00680BE1"/>
    <w:rsid w:val="00683064"/>
    <w:rsid w:val="00690A47"/>
    <w:rsid w:val="0069210B"/>
    <w:rsid w:val="00692E03"/>
    <w:rsid w:val="006A2C06"/>
    <w:rsid w:val="006A325E"/>
    <w:rsid w:val="006A33B0"/>
    <w:rsid w:val="006A580A"/>
    <w:rsid w:val="006A7D1E"/>
    <w:rsid w:val="006C5DF9"/>
    <w:rsid w:val="006C738D"/>
    <w:rsid w:val="006C74B6"/>
    <w:rsid w:val="006D13FF"/>
    <w:rsid w:val="006D1B96"/>
    <w:rsid w:val="006E4425"/>
    <w:rsid w:val="006E7725"/>
    <w:rsid w:val="006F4E52"/>
    <w:rsid w:val="00701757"/>
    <w:rsid w:val="00720677"/>
    <w:rsid w:val="00721A3E"/>
    <w:rsid w:val="007227D1"/>
    <w:rsid w:val="00722C15"/>
    <w:rsid w:val="00723C85"/>
    <w:rsid w:val="00731884"/>
    <w:rsid w:val="00733811"/>
    <w:rsid w:val="00737A07"/>
    <w:rsid w:val="0074235B"/>
    <w:rsid w:val="0074390E"/>
    <w:rsid w:val="007501C4"/>
    <w:rsid w:val="00753362"/>
    <w:rsid w:val="00770455"/>
    <w:rsid w:val="00771076"/>
    <w:rsid w:val="00780D5F"/>
    <w:rsid w:val="0078173C"/>
    <w:rsid w:val="00782DC5"/>
    <w:rsid w:val="0078583D"/>
    <w:rsid w:val="00793A48"/>
    <w:rsid w:val="00796881"/>
    <w:rsid w:val="007A2E6C"/>
    <w:rsid w:val="007A3260"/>
    <w:rsid w:val="007A67BF"/>
    <w:rsid w:val="007B12F9"/>
    <w:rsid w:val="007B6A1C"/>
    <w:rsid w:val="007C211A"/>
    <w:rsid w:val="007C3CB4"/>
    <w:rsid w:val="007C695C"/>
    <w:rsid w:val="007D4343"/>
    <w:rsid w:val="007E2095"/>
    <w:rsid w:val="007E61EA"/>
    <w:rsid w:val="007F6027"/>
    <w:rsid w:val="007F677C"/>
    <w:rsid w:val="0080236E"/>
    <w:rsid w:val="00806D62"/>
    <w:rsid w:val="008149D8"/>
    <w:rsid w:val="00815375"/>
    <w:rsid w:val="00816D4D"/>
    <w:rsid w:val="0082388B"/>
    <w:rsid w:val="00825E36"/>
    <w:rsid w:val="00827414"/>
    <w:rsid w:val="00834FAC"/>
    <w:rsid w:val="00841104"/>
    <w:rsid w:val="00847B46"/>
    <w:rsid w:val="00850AE0"/>
    <w:rsid w:val="0085134B"/>
    <w:rsid w:val="00852D5A"/>
    <w:rsid w:val="00860720"/>
    <w:rsid w:val="0086387F"/>
    <w:rsid w:val="00870F7F"/>
    <w:rsid w:val="00882F47"/>
    <w:rsid w:val="008831C2"/>
    <w:rsid w:val="008832C3"/>
    <w:rsid w:val="00891145"/>
    <w:rsid w:val="00892CD6"/>
    <w:rsid w:val="008941A3"/>
    <w:rsid w:val="008A177D"/>
    <w:rsid w:val="008A1B56"/>
    <w:rsid w:val="008A2C99"/>
    <w:rsid w:val="008A49ED"/>
    <w:rsid w:val="008A53AE"/>
    <w:rsid w:val="008C1FD0"/>
    <w:rsid w:val="008C20AD"/>
    <w:rsid w:val="008E1480"/>
    <w:rsid w:val="008E223B"/>
    <w:rsid w:val="008E3B72"/>
    <w:rsid w:val="008E5EED"/>
    <w:rsid w:val="008E71BC"/>
    <w:rsid w:val="008F7EFB"/>
    <w:rsid w:val="0090004E"/>
    <w:rsid w:val="00901C93"/>
    <w:rsid w:val="00905FC5"/>
    <w:rsid w:val="00911C32"/>
    <w:rsid w:val="00916E05"/>
    <w:rsid w:val="00927D34"/>
    <w:rsid w:val="00931049"/>
    <w:rsid w:val="00943AC8"/>
    <w:rsid w:val="009522E2"/>
    <w:rsid w:val="00954A71"/>
    <w:rsid w:val="009565BB"/>
    <w:rsid w:val="0096460D"/>
    <w:rsid w:val="0096785E"/>
    <w:rsid w:val="0098458A"/>
    <w:rsid w:val="00986EB9"/>
    <w:rsid w:val="00990EE7"/>
    <w:rsid w:val="00992D7B"/>
    <w:rsid w:val="00994DBC"/>
    <w:rsid w:val="009A162D"/>
    <w:rsid w:val="009A4B62"/>
    <w:rsid w:val="009A5001"/>
    <w:rsid w:val="009A59C3"/>
    <w:rsid w:val="009B0DD4"/>
    <w:rsid w:val="009C0CAF"/>
    <w:rsid w:val="009C3CD1"/>
    <w:rsid w:val="009D18B2"/>
    <w:rsid w:val="009D414E"/>
    <w:rsid w:val="009D73FD"/>
    <w:rsid w:val="009E0448"/>
    <w:rsid w:val="009E1E5E"/>
    <w:rsid w:val="009F6F17"/>
    <w:rsid w:val="009F7989"/>
    <w:rsid w:val="00A00A20"/>
    <w:rsid w:val="00A03249"/>
    <w:rsid w:val="00A03E24"/>
    <w:rsid w:val="00A111DC"/>
    <w:rsid w:val="00A13723"/>
    <w:rsid w:val="00A16E90"/>
    <w:rsid w:val="00A23924"/>
    <w:rsid w:val="00A23BCA"/>
    <w:rsid w:val="00A245B6"/>
    <w:rsid w:val="00A25499"/>
    <w:rsid w:val="00A367B2"/>
    <w:rsid w:val="00A368D7"/>
    <w:rsid w:val="00A401B1"/>
    <w:rsid w:val="00A43324"/>
    <w:rsid w:val="00A43E70"/>
    <w:rsid w:val="00A44972"/>
    <w:rsid w:val="00A45D83"/>
    <w:rsid w:val="00A524F9"/>
    <w:rsid w:val="00A52C24"/>
    <w:rsid w:val="00A53230"/>
    <w:rsid w:val="00A54A6E"/>
    <w:rsid w:val="00A5521C"/>
    <w:rsid w:val="00A55424"/>
    <w:rsid w:val="00A74D1B"/>
    <w:rsid w:val="00A7545B"/>
    <w:rsid w:val="00A814F4"/>
    <w:rsid w:val="00A858C1"/>
    <w:rsid w:val="00A86B22"/>
    <w:rsid w:val="00A9546D"/>
    <w:rsid w:val="00A97D3E"/>
    <w:rsid w:val="00AA578F"/>
    <w:rsid w:val="00AA7359"/>
    <w:rsid w:val="00AB1F38"/>
    <w:rsid w:val="00AB5C29"/>
    <w:rsid w:val="00AC7B25"/>
    <w:rsid w:val="00AD5633"/>
    <w:rsid w:val="00AE042E"/>
    <w:rsid w:val="00AF24DD"/>
    <w:rsid w:val="00AF525B"/>
    <w:rsid w:val="00AF7930"/>
    <w:rsid w:val="00AF7EA6"/>
    <w:rsid w:val="00B04D37"/>
    <w:rsid w:val="00B07CE3"/>
    <w:rsid w:val="00B127AF"/>
    <w:rsid w:val="00B14AFA"/>
    <w:rsid w:val="00B3683D"/>
    <w:rsid w:val="00B40165"/>
    <w:rsid w:val="00B40D17"/>
    <w:rsid w:val="00B414A5"/>
    <w:rsid w:val="00B45ED1"/>
    <w:rsid w:val="00B47236"/>
    <w:rsid w:val="00B4730A"/>
    <w:rsid w:val="00B56F4E"/>
    <w:rsid w:val="00B576EE"/>
    <w:rsid w:val="00B6048A"/>
    <w:rsid w:val="00B61006"/>
    <w:rsid w:val="00B6129C"/>
    <w:rsid w:val="00B64955"/>
    <w:rsid w:val="00B65B5C"/>
    <w:rsid w:val="00B7244D"/>
    <w:rsid w:val="00B72824"/>
    <w:rsid w:val="00B832E3"/>
    <w:rsid w:val="00B841F2"/>
    <w:rsid w:val="00B87F67"/>
    <w:rsid w:val="00B908EA"/>
    <w:rsid w:val="00BA0348"/>
    <w:rsid w:val="00BC3468"/>
    <w:rsid w:val="00BC4B97"/>
    <w:rsid w:val="00BC75CC"/>
    <w:rsid w:val="00BD02C3"/>
    <w:rsid w:val="00BD190C"/>
    <w:rsid w:val="00BD64FE"/>
    <w:rsid w:val="00BF07D3"/>
    <w:rsid w:val="00BF3930"/>
    <w:rsid w:val="00BF75FD"/>
    <w:rsid w:val="00C03C4C"/>
    <w:rsid w:val="00C06041"/>
    <w:rsid w:val="00C07AEB"/>
    <w:rsid w:val="00C10722"/>
    <w:rsid w:val="00C12613"/>
    <w:rsid w:val="00C17B91"/>
    <w:rsid w:val="00C22CAF"/>
    <w:rsid w:val="00C244C3"/>
    <w:rsid w:val="00C24B36"/>
    <w:rsid w:val="00C31F8F"/>
    <w:rsid w:val="00C34B43"/>
    <w:rsid w:val="00C42B28"/>
    <w:rsid w:val="00C42E7B"/>
    <w:rsid w:val="00C440C1"/>
    <w:rsid w:val="00C465C5"/>
    <w:rsid w:val="00C5048C"/>
    <w:rsid w:val="00C50E5E"/>
    <w:rsid w:val="00C51136"/>
    <w:rsid w:val="00C62B17"/>
    <w:rsid w:val="00C6301F"/>
    <w:rsid w:val="00C650F7"/>
    <w:rsid w:val="00C678D7"/>
    <w:rsid w:val="00C817ED"/>
    <w:rsid w:val="00C83916"/>
    <w:rsid w:val="00C84073"/>
    <w:rsid w:val="00C86620"/>
    <w:rsid w:val="00C93A45"/>
    <w:rsid w:val="00C93F3D"/>
    <w:rsid w:val="00C957CC"/>
    <w:rsid w:val="00CA4738"/>
    <w:rsid w:val="00CB1B58"/>
    <w:rsid w:val="00CB494C"/>
    <w:rsid w:val="00CB4BD9"/>
    <w:rsid w:val="00CC1991"/>
    <w:rsid w:val="00CD0DA2"/>
    <w:rsid w:val="00CD3D93"/>
    <w:rsid w:val="00CE4CFE"/>
    <w:rsid w:val="00CE5D77"/>
    <w:rsid w:val="00D02C2E"/>
    <w:rsid w:val="00D039BC"/>
    <w:rsid w:val="00D06201"/>
    <w:rsid w:val="00D07C11"/>
    <w:rsid w:val="00D119AA"/>
    <w:rsid w:val="00D13955"/>
    <w:rsid w:val="00D21B0A"/>
    <w:rsid w:val="00D22351"/>
    <w:rsid w:val="00D2365D"/>
    <w:rsid w:val="00D26908"/>
    <w:rsid w:val="00D33A64"/>
    <w:rsid w:val="00D4410F"/>
    <w:rsid w:val="00D44DE9"/>
    <w:rsid w:val="00D45478"/>
    <w:rsid w:val="00D465C0"/>
    <w:rsid w:val="00D47C7A"/>
    <w:rsid w:val="00D54964"/>
    <w:rsid w:val="00D54CB3"/>
    <w:rsid w:val="00D57831"/>
    <w:rsid w:val="00D60244"/>
    <w:rsid w:val="00D605DF"/>
    <w:rsid w:val="00D6188C"/>
    <w:rsid w:val="00D62945"/>
    <w:rsid w:val="00D715D0"/>
    <w:rsid w:val="00D75F5E"/>
    <w:rsid w:val="00D81266"/>
    <w:rsid w:val="00D82205"/>
    <w:rsid w:val="00D83648"/>
    <w:rsid w:val="00D83DC8"/>
    <w:rsid w:val="00D8491A"/>
    <w:rsid w:val="00D85358"/>
    <w:rsid w:val="00D85D23"/>
    <w:rsid w:val="00D86123"/>
    <w:rsid w:val="00D87B1B"/>
    <w:rsid w:val="00D90914"/>
    <w:rsid w:val="00D9684A"/>
    <w:rsid w:val="00D9785E"/>
    <w:rsid w:val="00DA0422"/>
    <w:rsid w:val="00DB1267"/>
    <w:rsid w:val="00DB1415"/>
    <w:rsid w:val="00DB2A53"/>
    <w:rsid w:val="00DB4E32"/>
    <w:rsid w:val="00DB621B"/>
    <w:rsid w:val="00DC05E2"/>
    <w:rsid w:val="00DC61BF"/>
    <w:rsid w:val="00DC75AB"/>
    <w:rsid w:val="00DC78B3"/>
    <w:rsid w:val="00DE268B"/>
    <w:rsid w:val="00DE413E"/>
    <w:rsid w:val="00DE79FD"/>
    <w:rsid w:val="00DF045D"/>
    <w:rsid w:val="00DF3F75"/>
    <w:rsid w:val="00E055B4"/>
    <w:rsid w:val="00E067C9"/>
    <w:rsid w:val="00E10286"/>
    <w:rsid w:val="00E1116F"/>
    <w:rsid w:val="00E13140"/>
    <w:rsid w:val="00E13DE9"/>
    <w:rsid w:val="00E14288"/>
    <w:rsid w:val="00E218AD"/>
    <w:rsid w:val="00E26032"/>
    <w:rsid w:val="00E3426E"/>
    <w:rsid w:val="00E34DF4"/>
    <w:rsid w:val="00E35391"/>
    <w:rsid w:val="00E37886"/>
    <w:rsid w:val="00E43A66"/>
    <w:rsid w:val="00E4723B"/>
    <w:rsid w:val="00E50A15"/>
    <w:rsid w:val="00E51F1F"/>
    <w:rsid w:val="00E5382A"/>
    <w:rsid w:val="00E5544D"/>
    <w:rsid w:val="00E56BD0"/>
    <w:rsid w:val="00E60DCD"/>
    <w:rsid w:val="00E76FCA"/>
    <w:rsid w:val="00E800C4"/>
    <w:rsid w:val="00E82FF8"/>
    <w:rsid w:val="00E852DD"/>
    <w:rsid w:val="00E865E9"/>
    <w:rsid w:val="00E86C5A"/>
    <w:rsid w:val="00E8729F"/>
    <w:rsid w:val="00E8733A"/>
    <w:rsid w:val="00E87C2B"/>
    <w:rsid w:val="00E90D5C"/>
    <w:rsid w:val="00E97702"/>
    <w:rsid w:val="00EA099F"/>
    <w:rsid w:val="00EA12EA"/>
    <w:rsid w:val="00EA34DE"/>
    <w:rsid w:val="00EA649E"/>
    <w:rsid w:val="00EA6B24"/>
    <w:rsid w:val="00EB3D0F"/>
    <w:rsid w:val="00EC656A"/>
    <w:rsid w:val="00ED0FD7"/>
    <w:rsid w:val="00EE3DAD"/>
    <w:rsid w:val="00EE6D5D"/>
    <w:rsid w:val="00EF60E0"/>
    <w:rsid w:val="00EF6AD6"/>
    <w:rsid w:val="00F16D64"/>
    <w:rsid w:val="00F17B5E"/>
    <w:rsid w:val="00F211BB"/>
    <w:rsid w:val="00F22968"/>
    <w:rsid w:val="00F24CF1"/>
    <w:rsid w:val="00F26DF2"/>
    <w:rsid w:val="00F33693"/>
    <w:rsid w:val="00F33AC3"/>
    <w:rsid w:val="00F33CCB"/>
    <w:rsid w:val="00F35293"/>
    <w:rsid w:val="00F35F11"/>
    <w:rsid w:val="00F371A2"/>
    <w:rsid w:val="00F41AFC"/>
    <w:rsid w:val="00F42835"/>
    <w:rsid w:val="00F43EF9"/>
    <w:rsid w:val="00F45B68"/>
    <w:rsid w:val="00F46E88"/>
    <w:rsid w:val="00F55BA1"/>
    <w:rsid w:val="00F6059D"/>
    <w:rsid w:val="00F60FF2"/>
    <w:rsid w:val="00F61264"/>
    <w:rsid w:val="00F6253B"/>
    <w:rsid w:val="00F65463"/>
    <w:rsid w:val="00F708BF"/>
    <w:rsid w:val="00F709FB"/>
    <w:rsid w:val="00F71CC6"/>
    <w:rsid w:val="00F728A9"/>
    <w:rsid w:val="00F77600"/>
    <w:rsid w:val="00F81B89"/>
    <w:rsid w:val="00F83CA0"/>
    <w:rsid w:val="00F87C72"/>
    <w:rsid w:val="00F92F76"/>
    <w:rsid w:val="00F94549"/>
    <w:rsid w:val="00F969E6"/>
    <w:rsid w:val="00FA1FCF"/>
    <w:rsid w:val="00FA309F"/>
    <w:rsid w:val="00FA3F4E"/>
    <w:rsid w:val="00FA63A5"/>
    <w:rsid w:val="00FB26D1"/>
    <w:rsid w:val="00FC0B0B"/>
    <w:rsid w:val="00FC362A"/>
    <w:rsid w:val="00FC70C6"/>
    <w:rsid w:val="00FD3C57"/>
    <w:rsid w:val="00FD4DDA"/>
    <w:rsid w:val="00FD796C"/>
    <w:rsid w:val="00FE0F69"/>
    <w:rsid w:val="00FF1814"/>
    <w:rsid w:val="00FF26D2"/>
    <w:rsid w:val="00FF419A"/>
    <w:rsid w:val="00FF4F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DBA25"/>
  <w15:docId w15:val="{5F9A03A7-056D-4881-8B08-2B227CD18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semiHidden/>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3385688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github.com/cmhoove14/CDCR-Staff-Test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6300</Words>
  <Characters>94380</Characters>
  <Application>Microsoft Office Word</Application>
  <DocSecurity>0</DocSecurity>
  <Lines>1165</Lines>
  <Paragraphs>2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enters for Disease Control and Prevention</Company>
  <LinksUpToDate>false</LinksUpToDate>
  <CharactersWithSpaces>110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gliardo, Sarah (CDC/OID/NCEZID)</dc:creator>
  <cp:keywords/>
  <dc:description/>
  <cp:lastModifiedBy>Hoover, Christopher M</cp:lastModifiedBy>
  <cp:revision>2</cp:revision>
  <cp:lastPrinted>2017-12-18T18:40:00Z</cp:lastPrinted>
  <dcterms:created xsi:type="dcterms:W3CDTF">2021-08-13T19:34:00Z</dcterms:created>
  <dcterms:modified xsi:type="dcterms:W3CDTF">2021-08-13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loRVcA4"/&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ies>
</file>